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0CED88" w14:textId="3A2B3A75" w:rsidR="00060692" w:rsidRPr="00A21131" w:rsidRDefault="003632B4" w:rsidP="007E65C5">
      <w:pPr>
        <w:pStyle w:val="EBSubhead1"/>
      </w:pPr>
      <w:bookmarkStart w:id="0" w:name="_GoBack"/>
      <w:bookmarkEnd w:id="0"/>
      <w:r w:rsidRPr="00A21131">
        <w:rPr>
          <w:noProof/>
          <w:lang w:eastAsia="en-GB"/>
        </w:rPr>
        <mc:AlternateContent>
          <mc:Choice Requires="wps">
            <w:drawing>
              <wp:anchor distT="0" distB="360045" distL="114300" distR="114300" simplePos="0" relativeHeight="251670016" behindDoc="0" locked="0" layoutInCell="1" allowOverlap="0" wp14:anchorId="57A0AB63" wp14:editId="276E6D00">
                <wp:simplePos x="0" y="0"/>
                <wp:positionH relativeFrom="margin">
                  <wp:posOffset>-114300</wp:posOffset>
                </wp:positionH>
                <wp:positionV relativeFrom="page">
                  <wp:posOffset>1533525</wp:posOffset>
                </wp:positionV>
                <wp:extent cx="6609715" cy="2905125"/>
                <wp:effectExtent l="0" t="0" r="635" b="952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9715" cy="2905125"/>
                        </a:xfrm>
                        <a:prstGeom prst="rect">
                          <a:avLst/>
                        </a:prstGeom>
                        <a:solidFill>
                          <a:schemeClr val="accent1">
                            <a:lumMod val="50000"/>
                            <a:alpha val="85000"/>
                          </a:schemeClr>
                        </a:solidFill>
                        <a:ln w="9525">
                          <a:noFill/>
                          <a:miter lim="800000"/>
                          <a:headEnd/>
                          <a:tailEnd/>
                        </a:ln>
                      </wps:spPr>
                      <wps:txbx>
                        <w:txbxContent>
                          <w:p w14:paraId="5B3BDFEF" w14:textId="47081089" w:rsidR="006468F3" w:rsidRPr="007E65C5" w:rsidRDefault="004B4C9A" w:rsidP="007E65C5">
                            <w:pPr>
                              <w:spacing w:before="240" w:after="240" w:line="240" w:lineRule="auto"/>
                              <w:jc w:val="both"/>
                              <w:rPr>
                                <w:rFonts w:ascii="Arial" w:eastAsia="Arial Rounded MT" w:hAnsi="Arial" w:cs="Arial"/>
                                <w:b/>
                                <w:color w:val="FFFFFF" w:themeColor="background1"/>
                                <w:sz w:val="28"/>
                                <w:szCs w:val="24"/>
                              </w:rPr>
                            </w:pPr>
                            <w:r w:rsidRPr="004B4C9A">
                              <w:rPr>
                                <w:rFonts w:ascii="Arial" w:hAnsi="Arial" w:cs="Arial"/>
                                <w:b/>
                                <w:color w:val="FFFFFF" w:themeColor="background1"/>
                                <w:sz w:val="28"/>
                                <w:szCs w:val="24"/>
                              </w:rPr>
                              <w:t>What difference have safe staffing policies made to hospitals in the NHS</w:t>
                            </w:r>
                            <w:r w:rsidR="006F39BC" w:rsidRPr="006F39BC">
                              <w:rPr>
                                <w:rFonts w:ascii="Arial" w:hAnsi="Arial" w:cs="Arial"/>
                                <w:b/>
                                <w:color w:val="FFFFFF" w:themeColor="background1"/>
                                <w:sz w:val="28"/>
                                <w:szCs w:val="24"/>
                              </w:rPr>
                              <w:t>?</w:t>
                            </w:r>
                            <w:r w:rsidR="002E221B" w:rsidRPr="007E65C5">
                              <w:rPr>
                                <w:rFonts w:ascii="Arial" w:hAnsi="Arial" w:cs="Arial"/>
                                <w:b/>
                                <w:color w:val="FFFFFF" w:themeColor="background1"/>
                                <w:sz w:val="28"/>
                                <w:szCs w:val="24"/>
                              </w:rPr>
                              <w:t xml:space="preserve"> </w:t>
                            </w:r>
                          </w:p>
                          <w:p w14:paraId="46474036" w14:textId="77777777" w:rsidR="0099302F" w:rsidRDefault="00D47883" w:rsidP="002E3872">
                            <w:pPr>
                              <w:spacing w:line="276" w:lineRule="auto"/>
                              <w:rPr>
                                <w:rFonts w:ascii="Arial" w:hAnsi="Arial" w:cs="Arial"/>
                                <w:color w:val="FFFFFF" w:themeColor="background1"/>
                                <w:sz w:val="20"/>
                                <w:szCs w:val="20"/>
                              </w:rPr>
                            </w:pPr>
                            <w:r>
                              <w:rPr>
                                <w:rFonts w:ascii="Arial" w:hAnsi="Arial" w:cs="Arial"/>
                                <w:color w:val="FFFFFF" w:themeColor="background1"/>
                                <w:sz w:val="20"/>
                                <w:szCs w:val="20"/>
                              </w:rPr>
                              <w:t xml:space="preserve">The </w:t>
                            </w:r>
                            <w:r w:rsidR="00597425" w:rsidRPr="00597425">
                              <w:rPr>
                                <w:rFonts w:ascii="Arial" w:hAnsi="Arial" w:cs="Arial"/>
                                <w:color w:val="FFFFFF" w:themeColor="background1"/>
                                <w:sz w:val="20"/>
                                <w:szCs w:val="20"/>
                              </w:rPr>
                              <w:t xml:space="preserve">Francis </w:t>
                            </w:r>
                            <w:r w:rsidR="00097036">
                              <w:rPr>
                                <w:rFonts w:ascii="Arial" w:hAnsi="Arial" w:cs="Arial"/>
                                <w:color w:val="FFFFFF" w:themeColor="background1"/>
                                <w:sz w:val="20"/>
                                <w:szCs w:val="20"/>
                              </w:rPr>
                              <w:t>i</w:t>
                            </w:r>
                            <w:r w:rsidR="00597425" w:rsidRPr="00597425">
                              <w:rPr>
                                <w:rFonts w:ascii="Arial" w:hAnsi="Arial" w:cs="Arial"/>
                                <w:color w:val="FFFFFF" w:themeColor="background1"/>
                                <w:sz w:val="20"/>
                                <w:szCs w:val="20"/>
                              </w:rPr>
                              <w:t xml:space="preserve">nquiries </w:t>
                            </w:r>
                            <w:r>
                              <w:rPr>
                                <w:rFonts w:ascii="Arial" w:hAnsi="Arial" w:cs="Arial"/>
                                <w:color w:val="FFFFFF" w:themeColor="background1"/>
                                <w:sz w:val="20"/>
                                <w:szCs w:val="20"/>
                              </w:rPr>
                              <w:t xml:space="preserve">in 2010 and 2013 </w:t>
                            </w:r>
                            <w:r w:rsidR="00597425" w:rsidRPr="00597425">
                              <w:rPr>
                                <w:rFonts w:ascii="Arial" w:hAnsi="Arial" w:cs="Arial"/>
                                <w:color w:val="FFFFFF" w:themeColor="background1"/>
                                <w:sz w:val="20"/>
                                <w:szCs w:val="20"/>
                              </w:rPr>
                              <w:t xml:space="preserve">highlighted </w:t>
                            </w:r>
                            <w:r w:rsidR="00B27648">
                              <w:rPr>
                                <w:rFonts w:ascii="Arial" w:hAnsi="Arial" w:cs="Arial"/>
                                <w:color w:val="FFFFFF" w:themeColor="background1"/>
                                <w:sz w:val="20"/>
                                <w:szCs w:val="20"/>
                              </w:rPr>
                              <w:t>nurse staffing as a patient safety factor</w:t>
                            </w:r>
                            <w:r w:rsidR="0099302F">
                              <w:rPr>
                                <w:rFonts w:ascii="Arial" w:hAnsi="Arial" w:cs="Arial"/>
                                <w:color w:val="FFFFFF" w:themeColor="background1"/>
                                <w:sz w:val="20"/>
                                <w:szCs w:val="20"/>
                              </w:rPr>
                              <w:t xml:space="preserve"> contributing to the care failings identified at Mid Staffordshire NHS Trust. The reports and government response led to the development of national </w:t>
                            </w:r>
                            <w:r w:rsidR="00597425" w:rsidRPr="00597425">
                              <w:rPr>
                                <w:rFonts w:ascii="Arial" w:hAnsi="Arial" w:cs="Arial"/>
                                <w:color w:val="FFFFFF" w:themeColor="background1"/>
                                <w:sz w:val="20"/>
                                <w:szCs w:val="20"/>
                              </w:rPr>
                              <w:t>‘safe staffing’ policy</w:t>
                            </w:r>
                            <w:r w:rsidR="00B27648">
                              <w:rPr>
                                <w:rFonts w:ascii="Arial" w:hAnsi="Arial" w:cs="Arial"/>
                                <w:color w:val="FFFFFF" w:themeColor="background1"/>
                                <w:sz w:val="20"/>
                                <w:szCs w:val="20"/>
                              </w:rPr>
                              <w:t>.</w:t>
                            </w:r>
                            <w:r>
                              <w:rPr>
                                <w:rFonts w:ascii="Arial" w:hAnsi="Arial" w:cs="Arial"/>
                                <w:color w:val="FFFFFF" w:themeColor="background1"/>
                                <w:sz w:val="20"/>
                                <w:szCs w:val="20"/>
                              </w:rPr>
                              <w:t xml:space="preserve"> </w:t>
                            </w:r>
                          </w:p>
                          <w:p w14:paraId="5757E663" w14:textId="64DE4571" w:rsidR="00D47883" w:rsidRDefault="00B27648" w:rsidP="002E3872">
                            <w:pPr>
                              <w:spacing w:line="276" w:lineRule="auto"/>
                              <w:rPr>
                                <w:rFonts w:ascii="Arial" w:hAnsi="Arial" w:cs="Arial"/>
                                <w:color w:val="FFFFFF" w:themeColor="background1"/>
                                <w:sz w:val="20"/>
                                <w:szCs w:val="20"/>
                              </w:rPr>
                            </w:pPr>
                            <w:r>
                              <w:rPr>
                                <w:rFonts w:ascii="Arial" w:hAnsi="Arial" w:cs="Arial"/>
                                <w:color w:val="FFFFFF" w:themeColor="background1"/>
                                <w:sz w:val="20"/>
                                <w:szCs w:val="20"/>
                              </w:rPr>
                              <w:t xml:space="preserve">Research </w:t>
                            </w:r>
                            <w:r w:rsidR="00D47883">
                              <w:rPr>
                                <w:rFonts w:ascii="Arial" w:hAnsi="Arial" w:cs="Arial"/>
                                <w:color w:val="FFFFFF" w:themeColor="background1"/>
                                <w:sz w:val="20"/>
                                <w:szCs w:val="20"/>
                              </w:rPr>
                              <w:t xml:space="preserve">had previously shown that a relationship exists </w:t>
                            </w:r>
                            <w:r w:rsidR="00597425" w:rsidRPr="00597425">
                              <w:rPr>
                                <w:rFonts w:ascii="Arial" w:hAnsi="Arial" w:cs="Arial"/>
                                <w:color w:val="FFFFFF" w:themeColor="background1"/>
                                <w:sz w:val="20"/>
                                <w:szCs w:val="20"/>
                              </w:rPr>
                              <w:t xml:space="preserve">between </w:t>
                            </w:r>
                            <w:r w:rsidR="00D47883">
                              <w:rPr>
                                <w:rFonts w:ascii="Arial" w:hAnsi="Arial" w:cs="Arial"/>
                                <w:color w:val="FFFFFF" w:themeColor="background1"/>
                                <w:sz w:val="20"/>
                                <w:szCs w:val="20"/>
                              </w:rPr>
                              <w:t xml:space="preserve">levels of </w:t>
                            </w:r>
                            <w:r w:rsidR="00597425" w:rsidRPr="00597425">
                              <w:rPr>
                                <w:rFonts w:ascii="Arial" w:hAnsi="Arial" w:cs="Arial"/>
                                <w:color w:val="FFFFFF" w:themeColor="background1"/>
                                <w:sz w:val="20"/>
                                <w:szCs w:val="20"/>
                              </w:rPr>
                              <w:t>nurse staffing</w:t>
                            </w:r>
                            <w:r>
                              <w:rPr>
                                <w:rFonts w:ascii="Arial" w:hAnsi="Arial" w:cs="Arial"/>
                                <w:color w:val="FFFFFF" w:themeColor="background1"/>
                                <w:sz w:val="20"/>
                                <w:szCs w:val="20"/>
                              </w:rPr>
                              <w:t xml:space="preserve">, </w:t>
                            </w:r>
                            <w:r w:rsidR="00D47883">
                              <w:rPr>
                                <w:rFonts w:ascii="Arial" w:hAnsi="Arial" w:cs="Arial"/>
                                <w:color w:val="FFFFFF" w:themeColor="background1"/>
                                <w:sz w:val="20"/>
                                <w:szCs w:val="20"/>
                              </w:rPr>
                              <w:t xml:space="preserve">and the </w:t>
                            </w:r>
                            <w:r w:rsidR="00D47883" w:rsidRPr="0099302F">
                              <w:rPr>
                                <w:rFonts w:ascii="Arial" w:hAnsi="Arial" w:cs="Arial"/>
                                <w:color w:val="FFFFFF" w:themeColor="background1"/>
                                <w:sz w:val="20"/>
                                <w:szCs w:val="20"/>
                              </w:rPr>
                              <w:t>quality and safety of patient care provided</w:t>
                            </w:r>
                            <w:r w:rsidRPr="0099302F">
                              <w:rPr>
                                <w:rFonts w:ascii="Arial" w:hAnsi="Arial" w:cs="Arial"/>
                                <w:color w:val="FFFFFF" w:themeColor="background1"/>
                                <w:sz w:val="20"/>
                                <w:szCs w:val="20"/>
                              </w:rPr>
                              <w:t>.</w:t>
                            </w:r>
                            <w:r w:rsidR="00D47883" w:rsidRPr="0099302F">
                              <w:rPr>
                                <w:rFonts w:ascii="Arial" w:hAnsi="Arial" w:cs="Arial"/>
                                <w:color w:val="FFFFFF" w:themeColor="background1"/>
                                <w:sz w:val="20"/>
                                <w:szCs w:val="20"/>
                              </w:rPr>
                              <w:t xml:space="preserve"> Low registered nurse staffing levels are associated with worse patient outcomes, creating ‘unsafe’ conditions. </w:t>
                            </w:r>
                            <w:r w:rsidR="00597425" w:rsidRPr="0099302F">
                              <w:rPr>
                                <w:rFonts w:ascii="Arial" w:hAnsi="Arial" w:cs="Arial"/>
                                <w:color w:val="FFFFFF" w:themeColor="background1"/>
                                <w:sz w:val="20"/>
                                <w:szCs w:val="20"/>
                              </w:rPr>
                              <w:t>Prior to 2013</w:t>
                            </w:r>
                            <w:r w:rsidR="00834DD2" w:rsidRPr="004138AA">
                              <w:rPr>
                                <w:rFonts w:ascii="Arial" w:hAnsi="Arial" w:cs="Arial"/>
                                <w:color w:val="FFFFFF" w:themeColor="background1"/>
                                <w:sz w:val="20"/>
                                <w:szCs w:val="20"/>
                              </w:rPr>
                              <w:t>,</w:t>
                            </w:r>
                            <w:r w:rsidRPr="004138AA">
                              <w:rPr>
                                <w:rFonts w:ascii="Arial" w:hAnsi="Arial" w:cs="Arial"/>
                                <w:color w:val="FFFFFF" w:themeColor="background1"/>
                                <w:sz w:val="20"/>
                                <w:szCs w:val="20"/>
                              </w:rPr>
                              <w:t xml:space="preserve"> decisions to assess and review </w:t>
                            </w:r>
                            <w:r w:rsidRPr="00A278D1">
                              <w:rPr>
                                <w:rFonts w:ascii="Arial" w:hAnsi="Arial" w:cs="Arial"/>
                                <w:color w:val="FFFFFF" w:themeColor="background1"/>
                                <w:sz w:val="20"/>
                                <w:szCs w:val="20"/>
                              </w:rPr>
                              <w:t xml:space="preserve">staffing </w:t>
                            </w:r>
                            <w:r w:rsidR="00A278D1" w:rsidRPr="00A278D1">
                              <w:rPr>
                                <w:rFonts w:ascii="Arial" w:hAnsi="Arial" w:cs="Arial"/>
                                <w:color w:val="FFFFFF" w:themeColor="background1"/>
                                <w:sz w:val="20"/>
                                <w:szCs w:val="20"/>
                              </w:rPr>
                              <w:t>levels</w:t>
                            </w:r>
                            <w:r w:rsidRPr="00A278D1">
                              <w:rPr>
                                <w:rFonts w:ascii="Arial" w:hAnsi="Arial" w:cs="Arial"/>
                                <w:color w:val="FFFFFF" w:themeColor="background1"/>
                                <w:sz w:val="20"/>
                                <w:szCs w:val="20"/>
                              </w:rPr>
                              <w:t xml:space="preserve"> </w:t>
                            </w:r>
                            <w:r w:rsidR="0099302F" w:rsidRPr="00A278D1">
                              <w:rPr>
                                <w:rFonts w:ascii="Arial" w:hAnsi="Arial" w:cs="Arial"/>
                                <w:color w:val="FFFFFF" w:themeColor="background1"/>
                                <w:sz w:val="20"/>
                                <w:szCs w:val="20"/>
                              </w:rPr>
                              <w:t>were taken</w:t>
                            </w:r>
                            <w:r w:rsidR="0099302F">
                              <w:rPr>
                                <w:rFonts w:ascii="Arial" w:hAnsi="Arial" w:cs="Arial"/>
                                <w:color w:val="FFFFFF" w:themeColor="background1"/>
                                <w:sz w:val="20"/>
                                <w:szCs w:val="20"/>
                              </w:rPr>
                              <w:t xml:space="preserve"> </w:t>
                            </w:r>
                            <w:r>
                              <w:rPr>
                                <w:rFonts w:ascii="Arial" w:hAnsi="Arial" w:cs="Arial"/>
                                <w:color w:val="FFFFFF" w:themeColor="background1"/>
                                <w:sz w:val="20"/>
                                <w:szCs w:val="20"/>
                              </w:rPr>
                              <w:t>locally with</w:t>
                            </w:r>
                            <w:r w:rsidR="00597425" w:rsidRPr="00597425">
                              <w:rPr>
                                <w:rFonts w:ascii="Arial" w:hAnsi="Arial" w:cs="Arial"/>
                                <w:color w:val="FFFFFF" w:themeColor="background1"/>
                                <w:sz w:val="20"/>
                                <w:szCs w:val="20"/>
                              </w:rPr>
                              <w:t xml:space="preserve"> little national guidance</w:t>
                            </w:r>
                            <w:r w:rsidR="0099302F">
                              <w:rPr>
                                <w:rFonts w:ascii="Arial" w:hAnsi="Arial" w:cs="Arial"/>
                                <w:color w:val="FFFFFF" w:themeColor="background1"/>
                                <w:sz w:val="20"/>
                                <w:szCs w:val="20"/>
                              </w:rPr>
                              <w:t xml:space="preserve"> on staffing levels</w:t>
                            </w:r>
                            <w:r>
                              <w:rPr>
                                <w:rFonts w:ascii="Arial" w:hAnsi="Arial" w:cs="Arial"/>
                                <w:color w:val="FFFFFF" w:themeColor="background1"/>
                                <w:sz w:val="20"/>
                                <w:szCs w:val="20"/>
                              </w:rPr>
                              <w:t>.</w:t>
                            </w:r>
                            <w:r w:rsidR="00D47883">
                              <w:rPr>
                                <w:rFonts w:ascii="Arial" w:hAnsi="Arial" w:cs="Arial"/>
                                <w:color w:val="FFFFFF" w:themeColor="background1"/>
                                <w:sz w:val="20"/>
                                <w:szCs w:val="20"/>
                              </w:rPr>
                              <w:t xml:space="preserve"> The </w:t>
                            </w:r>
                            <w:r w:rsidR="0099302F">
                              <w:rPr>
                                <w:rFonts w:ascii="Arial" w:hAnsi="Arial" w:cs="Arial"/>
                                <w:color w:val="FFFFFF" w:themeColor="background1"/>
                                <w:sz w:val="20"/>
                                <w:szCs w:val="20"/>
                              </w:rPr>
                              <w:t xml:space="preserve">second </w:t>
                            </w:r>
                            <w:r w:rsidR="00D47883">
                              <w:rPr>
                                <w:rFonts w:ascii="Arial" w:hAnsi="Arial" w:cs="Arial"/>
                                <w:color w:val="FFFFFF" w:themeColor="background1"/>
                                <w:sz w:val="20"/>
                                <w:szCs w:val="20"/>
                              </w:rPr>
                              <w:t>Francis Inquiry</w:t>
                            </w:r>
                            <w:r w:rsidR="009A77F0">
                              <w:rPr>
                                <w:rFonts w:ascii="Arial" w:hAnsi="Arial" w:cs="Arial"/>
                                <w:color w:val="FFFFFF" w:themeColor="background1"/>
                                <w:sz w:val="20"/>
                                <w:szCs w:val="20"/>
                              </w:rPr>
                              <w:t xml:space="preserve"> </w:t>
                            </w:r>
                            <w:r w:rsidR="00D47883">
                              <w:rPr>
                                <w:rFonts w:ascii="Arial" w:hAnsi="Arial" w:cs="Arial"/>
                                <w:color w:val="FFFFFF" w:themeColor="background1"/>
                                <w:sz w:val="20"/>
                                <w:szCs w:val="20"/>
                              </w:rPr>
                              <w:t xml:space="preserve">prompted the development of </w:t>
                            </w:r>
                            <w:r w:rsidR="00D44624" w:rsidRPr="00D44624">
                              <w:rPr>
                                <w:rFonts w:ascii="Arial" w:hAnsi="Arial" w:cs="Arial"/>
                                <w:color w:val="FFFFFF" w:themeColor="background1"/>
                                <w:sz w:val="20"/>
                                <w:szCs w:val="20"/>
                              </w:rPr>
                              <w:t xml:space="preserve">National Institute for Health and Care Excellence (NICE) </w:t>
                            </w:r>
                            <w:r w:rsidR="00D47883">
                              <w:rPr>
                                <w:rFonts w:ascii="Arial" w:hAnsi="Arial" w:cs="Arial"/>
                                <w:color w:val="FFFFFF" w:themeColor="background1"/>
                                <w:sz w:val="20"/>
                                <w:szCs w:val="20"/>
                              </w:rPr>
                              <w:t xml:space="preserve">guidelines for ‘safe staffing’ in </w:t>
                            </w:r>
                            <w:r w:rsidR="002E3872">
                              <w:rPr>
                                <w:rFonts w:ascii="Arial" w:hAnsi="Arial" w:cs="Arial"/>
                                <w:color w:val="FFFFFF" w:themeColor="background1"/>
                                <w:sz w:val="20"/>
                                <w:szCs w:val="20"/>
                              </w:rPr>
                              <w:t xml:space="preserve">all </w:t>
                            </w:r>
                            <w:r w:rsidR="00D47883">
                              <w:rPr>
                                <w:rFonts w:ascii="Arial" w:hAnsi="Arial" w:cs="Arial"/>
                                <w:color w:val="FFFFFF" w:themeColor="background1"/>
                                <w:sz w:val="20"/>
                                <w:szCs w:val="20"/>
                              </w:rPr>
                              <w:t xml:space="preserve">NHS acute hospitals. </w:t>
                            </w:r>
                          </w:p>
                          <w:p w14:paraId="6C21427E" w14:textId="66090AC0" w:rsidR="00FA1913" w:rsidRDefault="00D47883" w:rsidP="007E56FC">
                            <w:pPr>
                              <w:spacing w:after="0" w:line="276" w:lineRule="auto"/>
                              <w:rPr>
                                <w:rFonts w:ascii="Arial" w:hAnsi="Arial" w:cs="Arial"/>
                                <w:color w:val="FFFFFF" w:themeColor="background1"/>
                                <w:sz w:val="20"/>
                                <w:szCs w:val="20"/>
                              </w:rPr>
                            </w:pPr>
                            <w:r>
                              <w:rPr>
                                <w:rFonts w:ascii="Arial" w:hAnsi="Arial" w:cs="Arial"/>
                                <w:color w:val="FFFFFF" w:themeColor="background1"/>
                                <w:sz w:val="20"/>
                                <w:szCs w:val="20"/>
                              </w:rPr>
                              <w:t>A two</w:t>
                            </w:r>
                            <w:r w:rsidR="00834DD2">
                              <w:rPr>
                                <w:rFonts w:ascii="Arial" w:hAnsi="Arial" w:cs="Arial"/>
                                <w:color w:val="FFFFFF" w:themeColor="background1"/>
                                <w:sz w:val="20"/>
                                <w:szCs w:val="20"/>
                              </w:rPr>
                              <w:t>-</w:t>
                            </w:r>
                            <w:r>
                              <w:rPr>
                                <w:rFonts w:ascii="Arial" w:hAnsi="Arial" w:cs="Arial"/>
                                <w:color w:val="FFFFFF" w:themeColor="background1"/>
                                <w:sz w:val="20"/>
                                <w:szCs w:val="20"/>
                              </w:rPr>
                              <w:t xml:space="preserve">year study undertaken by </w:t>
                            </w:r>
                            <w:r w:rsidR="00834DD2">
                              <w:rPr>
                                <w:rFonts w:ascii="Arial" w:hAnsi="Arial" w:cs="Arial"/>
                                <w:color w:val="FFFFFF" w:themeColor="background1"/>
                                <w:sz w:val="20"/>
                                <w:szCs w:val="20"/>
                              </w:rPr>
                              <w:t xml:space="preserve">the </w:t>
                            </w:r>
                            <w:r>
                              <w:rPr>
                                <w:rFonts w:ascii="Arial" w:hAnsi="Arial" w:cs="Arial"/>
                                <w:color w:val="FFFFFF" w:themeColor="background1"/>
                                <w:sz w:val="20"/>
                                <w:szCs w:val="20"/>
                              </w:rPr>
                              <w:t xml:space="preserve">University of Southampton </w:t>
                            </w:r>
                            <w:r w:rsidR="00834DD2" w:rsidRPr="004E5467">
                              <w:rPr>
                                <w:rFonts w:ascii="Arial" w:hAnsi="Arial" w:cs="Arial"/>
                                <w:color w:val="FFFFFF" w:themeColor="background1"/>
                                <w:sz w:val="20"/>
                                <w:szCs w:val="20"/>
                              </w:rPr>
                              <w:t xml:space="preserve">and </w:t>
                            </w:r>
                            <w:r w:rsidR="00E85C18" w:rsidRPr="004E5467">
                              <w:rPr>
                                <w:rFonts w:ascii="Arial" w:hAnsi="Arial" w:cs="Arial"/>
                                <w:color w:val="FFFFFF" w:themeColor="background1"/>
                                <w:sz w:val="20"/>
                                <w:szCs w:val="20"/>
                              </w:rPr>
                              <w:t xml:space="preserve">Bangor </w:t>
                            </w:r>
                            <w:r w:rsidR="004E5467" w:rsidRPr="004E5467">
                              <w:rPr>
                                <w:rFonts w:ascii="Arial" w:hAnsi="Arial" w:cs="Arial"/>
                                <w:color w:val="FFFFFF" w:themeColor="background1"/>
                                <w:sz w:val="20"/>
                                <w:szCs w:val="20"/>
                              </w:rPr>
                              <w:t>U</w:t>
                            </w:r>
                            <w:r w:rsidR="00E85C18" w:rsidRPr="004E5467">
                              <w:rPr>
                                <w:rFonts w:ascii="Arial" w:hAnsi="Arial" w:cs="Arial"/>
                                <w:color w:val="FFFFFF" w:themeColor="background1"/>
                                <w:sz w:val="20"/>
                                <w:szCs w:val="20"/>
                              </w:rPr>
                              <w:t>niversity</w:t>
                            </w:r>
                            <w:r w:rsidR="00834DD2" w:rsidRPr="004E5467">
                              <w:rPr>
                                <w:rFonts w:ascii="Arial" w:hAnsi="Arial" w:cs="Arial"/>
                                <w:color w:val="FFFFFF" w:themeColor="background1"/>
                                <w:sz w:val="20"/>
                                <w:szCs w:val="20"/>
                              </w:rPr>
                              <w:t xml:space="preserve"> </w:t>
                            </w:r>
                            <w:r>
                              <w:rPr>
                                <w:rFonts w:ascii="Arial" w:hAnsi="Arial" w:cs="Arial"/>
                                <w:color w:val="FFFFFF" w:themeColor="background1"/>
                                <w:sz w:val="20"/>
                                <w:szCs w:val="20"/>
                              </w:rPr>
                              <w:t xml:space="preserve">set out to look at the costs and </w:t>
                            </w:r>
                            <w:r w:rsidRPr="002E221B">
                              <w:rPr>
                                <w:rFonts w:ascii="Arial" w:hAnsi="Arial" w:cs="Arial"/>
                                <w:color w:val="FFFFFF" w:themeColor="background1"/>
                                <w:sz w:val="20"/>
                                <w:szCs w:val="20"/>
                              </w:rPr>
                              <w:t>consequence</w:t>
                            </w:r>
                            <w:r>
                              <w:rPr>
                                <w:rFonts w:ascii="Arial" w:hAnsi="Arial" w:cs="Arial"/>
                                <w:color w:val="FFFFFF" w:themeColor="background1"/>
                                <w:sz w:val="20"/>
                                <w:szCs w:val="20"/>
                              </w:rPr>
                              <w:t>s of implementing safe staffing policy, and</w:t>
                            </w:r>
                            <w:r w:rsidR="00834DD2">
                              <w:rPr>
                                <w:rFonts w:ascii="Arial" w:hAnsi="Arial" w:cs="Arial"/>
                                <w:color w:val="FFFFFF" w:themeColor="background1"/>
                                <w:sz w:val="20"/>
                                <w:szCs w:val="20"/>
                              </w:rPr>
                              <w:t xml:space="preserve"> to</w:t>
                            </w:r>
                            <w:r>
                              <w:rPr>
                                <w:rFonts w:ascii="Arial" w:hAnsi="Arial" w:cs="Arial"/>
                                <w:color w:val="FFFFFF" w:themeColor="background1"/>
                                <w:sz w:val="20"/>
                                <w:szCs w:val="20"/>
                              </w:rPr>
                              <w:t xml:space="preserve"> identify the factors influencing local response</w:t>
                            </w:r>
                            <w:r w:rsidR="00D44624">
                              <w:rPr>
                                <w:rFonts w:ascii="Arial" w:hAnsi="Arial" w:cs="Arial"/>
                                <w:color w:val="FFFFFF" w:themeColor="background1"/>
                                <w:sz w:val="20"/>
                                <w:szCs w:val="20"/>
                              </w:rPr>
                              <w:t>s</w:t>
                            </w:r>
                            <w:r>
                              <w:rPr>
                                <w:rFonts w:ascii="Arial" w:hAnsi="Arial" w:cs="Arial"/>
                                <w:color w:val="FFFFFF" w:themeColor="background1"/>
                                <w:sz w:val="20"/>
                                <w:szCs w:val="20"/>
                              </w:rPr>
                              <w:t xml:space="preserve">. This Evidence Brief </w:t>
                            </w:r>
                            <w:r w:rsidR="00FE62D6">
                              <w:rPr>
                                <w:rFonts w:ascii="Arial" w:hAnsi="Arial" w:cs="Arial"/>
                                <w:color w:val="FFFFFF" w:themeColor="background1"/>
                                <w:sz w:val="20"/>
                                <w:szCs w:val="20"/>
                              </w:rPr>
                              <w:t xml:space="preserve">describes </w:t>
                            </w:r>
                            <w:r w:rsidR="00834DD2">
                              <w:rPr>
                                <w:rFonts w:ascii="Arial" w:hAnsi="Arial" w:cs="Arial"/>
                                <w:color w:val="FFFFFF" w:themeColor="background1"/>
                                <w:sz w:val="20"/>
                                <w:szCs w:val="20"/>
                              </w:rPr>
                              <w:t xml:space="preserve">the </w:t>
                            </w:r>
                            <w:r>
                              <w:rPr>
                                <w:rFonts w:ascii="Arial" w:hAnsi="Arial" w:cs="Arial"/>
                                <w:color w:val="FFFFFF" w:themeColor="background1"/>
                                <w:sz w:val="20"/>
                                <w:szCs w:val="20"/>
                              </w:rPr>
                              <w:t xml:space="preserve">findings </w:t>
                            </w:r>
                            <w:r w:rsidR="00834DD2">
                              <w:rPr>
                                <w:rFonts w:ascii="Arial" w:hAnsi="Arial" w:cs="Arial"/>
                                <w:color w:val="FFFFFF" w:themeColor="background1"/>
                                <w:sz w:val="20"/>
                                <w:szCs w:val="20"/>
                              </w:rPr>
                              <w:t>of this</w:t>
                            </w:r>
                            <w:r>
                              <w:rPr>
                                <w:rFonts w:ascii="Arial" w:hAnsi="Arial" w:cs="Arial"/>
                                <w:color w:val="FFFFFF" w:themeColor="background1"/>
                                <w:sz w:val="20"/>
                                <w:szCs w:val="20"/>
                              </w:rPr>
                              <w:t xml:space="preserve"> research, looking at how </w:t>
                            </w:r>
                            <w:r w:rsidR="00FE62D6">
                              <w:rPr>
                                <w:rFonts w:ascii="Arial" w:hAnsi="Arial" w:cs="Arial"/>
                                <w:color w:val="FFFFFF" w:themeColor="background1"/>
                                <w:sz w:val="20"/>
                                <w:szCs w:val="20"/>
                              </w:rPr>
                              <w:t xml:space="preserve">NHS safe staffing policy </w:t>
                            </w:r>
                            <w:r>
                              <w:rPr>
                                <w:rFonts w:ascii="Arial" w:hAnsi="Arial" w:cs="Arial"/>
                                <w:color w:val="FFFFFF" w:themeColor="background1"/>
                                <w:sz w:val="20"/>
                                <w:szCs w:val="20"/>
                              </w:rPr>
                              <w:t xml:space="preserve">has been implemented </w:t>
                            </w:r>
                            <w:r w:rsidR="0043495E">
                              <w:rPr>
                                <w:rFonts w:ascii="Arial" w:hAnsi="Arial" w:cs="Arial"/>
                                <w:color w:val="FFFFFF" w:themeColor="background1"/>
                                <w:sz w:val="20"/>
                                <w:szCs w:val="20"/>
                              </w:rPr>
                              <w:t>locally and nationally</w:t>
                            </w:r>
                            <w:r>
                              <w:rPr>
                                <w:rFonts w:ascii="Arial" w:hAnsi="Arial" w:cs="Arial"/>
                                <w:color w:val="FFFFFF" w:themeColor="background1"/>
                                <w:sz w:val="20"/>
                                <w:szCs w:val="20"/>
                              </w:rPr>
                              <w:t xml:space="preserve">, and what impact safe staffing policies have had in practice. </w:t>
                            </w:r>
                          </w:p>
                          <w:p w14:paraId="007C40F5" w14:textId="77777777" w:rsidR="006468F3" w:rsidRPr="00660759" w:rsidRDefault="006468F3" w:rsidP="006468F3">
                            <w:pPr>
                              <w:spacing w:after="0" w:line="276" w:lineRule="auto"/>
                              <w:jc w:val="both"/>
                              <w:rPr>
                                <w:rFonts w:ascii="Arial" w:hAnsi="Arial" w:cs="Arial"/>
                                <w:color w:val="FFFFFF" w:themeColor="background1"/>
                                <w:sz w:val="20"/>
                                <w:szCs w:val="20"/>
                              </w:rPr>
                            </w:pPr>
                          </w:p>
                        </w:txbxContent>
                      </wps:txbx>
                      <wps:bodyPr rot="0" vert="horz" wrap="square" lIns="91440" tIns="45720" rIns="9144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A0AB63" id="_x0000_t202" coordsize="21600,21600" o:spt="202" path="m,l,21600r21600,l21600,xe">
                <v:stroke joinstyle="miter"/>
                <v:path gradientshapeok="t" o:connecttype="rect"/>
              </v:shapetype>
              <v:shape id="Text Box 2" o:spid="_x0000_s1026" type="#_x0000_t202" style="position:absolute;margin-left:-9pt;margin-top:120.75pt;width:520.45pt;height:228.75pt;z-index:251670016;visibility:visible;mso-wrap-style:square;mso-width-percent:0;mso-height-percent:0;mso-wrap-distance-left:9pt;mso-wrap-distance-top:0;mso-wrap-distance-right:9pt;mso-wrap-distance-bottom:28.35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" o:allowoverlap="f" fillcolor="#1f4d78 [1604]" stroked="f">
                <v:fill opacity="55769f"/>
                <v:textbox inset=",,,0">
                  <w:txbxContent>
                    <w:p w14:paraId="5B3BDFEF" w14:textId="47081089" w:rsidR="006468F3" w:rsidRPr="007E65C5" w:rsidRDefault="004B4C9A" w:rsidP="007E65C5">
                      <w:pPr>
                        <w:spacing w:before="240" w:after="240" w:line="240" w:lineRule="auto"/>
                        <w:jc w:val="both"/>
                        <w:rPr>
                          <w:rFonts w:ascii="Arial" w:eastAsia="Arial Rounded MT" w:hAnsi="Arial" w:cs="Arial"/>
                          <w:b/>
                          <w:color w:val="FFFFFF" w:themeColor="background1"/>
                          <w:sz w:val="28"/>
                          <w:szCs w:val="24"/>
                        </w:rPr>
                      </w:pPr>
                      <w:r w:rsidRPr="004B4C9A">
                        <w:rPr>
                          <w:rFonts w:ascii="Arial" w:hAnsi="Arial" w:cs="Arial"/>
                          <w:b/>
                          <w:color w:val="FFFFFF" w:themeColor="background1"/>
                          <w:sz w:val="28"/>
                          <w:szCs w:val="24"/>
                        </w:rPr>
                        <w:t>What difference have safe staffing policies made to hospitals in the NHS</w:t>
                      </w:r>
                      <w:r w:rsidR="006F39BC" w:rsidRPr="006F39BC">
                        <w:rPr>
                          <w:rFonts w:ascii="Arial" w:hAnsi="Arial" w:cs="Arial"/>
                          <w:b/>
                          <w:color w:val="FFFFFF" w:themeColor="background1"/>
                          <w:sz w:val="28"/>
                          <w:szCs w:val="24"/>
                        </w:rPr>
                        <w:t>?</w:t>
                      </w:r>
                      <w:r w:rsidR="002E221B" w:rsidRPr="007E65C5">
                        <w:rPr>
                          <w:rFonts w:ascii="Arial" w:hAnsi="Arial" w:cs="Arial"/>
                          <w:b/>
                          <w:color w:val="FFFFFF" w:themeColor="background1"/>
                          <w:sz w:val="28"/>
                          <w:szCs w:val="24"/>
                        </w:rPr>
                        <w:t xml:space="preserve"> </w:t>
                      </w:r>
                    </w:p>
                    <w:p w14:paraId="46474036" w14:textId="77777777" w:rsidR="0099302F" w:rsidRDefault="00D47883" w:rsidP="002E3872">
                      <w:pPr>
                        <w:spacing w:line="276" w:lineRule="auto"/>
                        <w:rPr>
                          <w:rFonts w:ascii="Arial" w:hAnsi="Arial" w:cs="Arial"/>
                          <w:color w:val="FFFFFF" w:themeColor="background1"/>
                          <w:sz w:val="20"/>
                          <w:szCs w:val="20"/>
                        </w:rPr>
                      </w:pPr>
                      <w:r>
                        <w:rPr>
                          <w:rFonts w:ascii="Arial" w:hAnsi="Arial" w:cs="Arial"/>
                          <w:color w:val="FFFFFF" w:themeColor="background1"/>
                          <w:sz w:val="20"/>
                          <w:szCs w:val="20"/>
                        </w:rPr>
                        <w:t xml:space="preserve">The </w:t>
                      </w:r>
                      <w:r w:rsidR="00597425" w:rsidRPr="00597425">
                        <w:rPr>
                          <w:rFonts w:ascii="Arial" w:hAnsi="Arial" w:cs="Arial"/>
                          <w:color w:val="FFFFFF" w:themeColor="background1"/>
                          <w:sz w:val="20"/>
                          <w:szCs w:val="20"/>
                        </w:rPr>
                        <w:t xml:space="preserve">Francis </w:t>
                      </w:r>
                      <w:r w:rsidR="00097036">
                        <w:rPr>
                          <w:rFonts w:ascii="Arial" w:hAnsi="Arial" w:cs="Arial"/>
                          <w:color w:val="FFFFFF" w:themeColor="background1"/>
                          <w:sz w:val="20"/>
                          <w:szCs w:val="20"/>
                        </w:rPr>
                        <w:t>i</w:t>
                      </w:r>
                      <w:r w:rsidR="00597425" w:rsidRPr="00597425">
                        <w:rPr>
                          <w:rFonts w:ascii="Arial" w:hAnsi="Arial" w:cs="Arial"/>
                          <w:color w:val="FFFFFF" w:themeColor="background1"/>
                          <w:sz w:val="20"/>
                          <w:szCs w:val="20"/>
                        </w:rPr>
                        <w:t xml:space="preserve">nquiries </w:t>
                      </w:r>
                      <w:r>
                        <w:rPr>
                          <w:rFonts w:ascii="Arial" w:hAnsi="Arial" w:cs="Arial"/>
                          <w:color w:val="FFFFFF" w:themeColor="background1"/>
                          <w:sz w:val="20"/>
                          <w:szCs w:val="20"/>
                        </w:rPr>
                        <w:t xml:space="preserve">in 2010 and 2013 </w:t>
                      </w:r>
                      <w:r w:rsidR="00597425" w:rsidRPr="00597425">
                        <w:rPr>
                          <w:rFonts w:ascii="Arial" w:hAnsi="Arial" w:cs="Arial"/>
                          <w:color w:val="FFFFFF" w:themeColor="background1"/>
                          <w:sz w:val="20"/>
                          <w:szCs w:val="20"/>
                        </w:rPr>
                        <w:t xml:space="preserve">highlighted </w:t>
                      </w:r>
                      <w:r w:rsidR="00B27648">
                        <w:rPr>
                          <w:rFonts w:ascii="Arial" w:hAnsi="Arial" w:cs="Arial"/>
                          <w:color w:val="FFFFFF" w:themeColor="background1"/>
                          <w:sz w:val="20"/>
                          <w:szCs w:val="20"/>
                        </w:rPr>
                        <w:t>nurse staffing as a patient safety factor</w:t>
                      </w:r>
                      <w:r w:rsidR="0099302F">
                        <w:rPr>
                          <w:rFonts w:ascii="Arial" w:hAnsi="Arial" w:cs="Arial"/>
                          <w:color w:val="FFFFFF" w:themeColor="background1"/>
                          <w:sz w:val="20"/>
                          <w:szCs w:val="20"/>
                        </w:rPr>
                        <w:t xml:space="preserve"> contributing to the care failings identified at Mid Staffordshire NHS Trust. The reports and government response led to the development of national </w:t>
                      </w:r>
                      <w:r w:rsidR="00597425" w:rsidRPr="00597425">
                        <w:rPr>
                          <w:rFonts w:ascii="Arial" w:hAnsi="Arial" w:cs="Arial"/>
                          <w:color w:val="FFFFFF" w:themeColor="background1"/>
                          <w:sz w:val="20"/>
                          <w:szCs w:val="20"/>
                        </w:rPr>
                        <w:t>‘safe staffing’ policy</w:t>
                      </w:r>
                      <w:r w:rsidR="00B27648">
                        <w:rPr>
                          <w:rFonts w:ascii="Arial" w:hAnsi="Arial" w:cs="Arial"/>
                          <w:color w:val="FFFFFF" w:themeColor="background1"/>
                          <w:sz w:val="20"/>
                          <w:szCs w:val="20"/>
                        </w:rPr>
                        <w:t>.</w:t>
                      </w:r>
                      <w:r>
                        <w:rPr>
                          <w:rFonts w:ascii="Arial" w:hAnsi="Arial" w:cs="Arial"/>
                          <w:color w:val="FFFFFF" w:themeColor="background1"/>
                          <w:sz w:val="20"/>
                          <w:szCs w:val="20"/>
                        </w:rPr>
                        <w:t xml:space="preserve"> </w:t>
                      </w:r>
                    </w:p>
                    <w:p w14:paraId="5757E663" w14:textId="64DE4571" w:rsidR="00D47883" w:rsidRDefault="00B27648" w:rsidP="002E3872">
                      <w:pPr>
                        <w:spacing w:line="276" w:lineRule="auto"/>
                        <w:rPr>
                          <w:rFonts w:ascii="Arial" w:hAnsi="Arial" w:cs="Arial"/>
                          <w:color w:val="FFFFFF" w:themeColor="background1"/>
                          <w:sz w:val="20"/>
                          <w:szCs w:val="20"/>
                        </w:rPr>
                      </w:pPr>
                      <w:r>
                        <w:rPr>
                          <w:rFonts w:ascii="Arial" w:hAnsi="Arial" w:cs="Arial"/>
                          <w:color w:val="FFFFFF" w:themeColor="background1"/>
                          <w:sz w:val="20"/>
                          <w:szCs w:val="20"/>
                        </w:rPr>
                        <w:t xml:space="preserve">Research </w:t>
                      </w:r>
                      <w:r w:rsidR="00D47883">
                        <w:rPr>
                          <w:rFonts w:ascii="Arial" w:hAnsi="Arial" w:cs="Arial"/>
                          <w:color w:val="FFFFFF" w:themeColor="background1"/>
                          <w:sz w:val="20"/>
                          <w:szCs w:val="20"/>
                        </w:rPr>
                        <w:t xml:space="preserve">had previously shown that a relationship exists </w:t>
                      </w:r>
                      <w:r w:rsidR="00597425" w:rsidRPr="00597425">
                        <w:rPr>
                          <w:rFonts w:ascii="Arial" w:hAnsi="Arial" w:cs="Arial"/>
                          <w:color w:val="FFFFFF" w:themeColor="background1"/>
                          <w:sz w:val="20"/>
                          <w:szCs w:val="20"/>
                        </w:rPr>
                        <w:t xml:space="preserve">between </w:t>
                      </w:r>
                      <w:r w:rsidR="00D47883">
                        <w:rPr>
                          <w:rFonts w:ascii="Arial" w:hAnsi="Arial" w:cs="Arial"/>
                          <w:color w:val="FFFFFF" w:themeColor="background1"/>
                          <w:sz w:val="20"/>
                          <w:szCs w:val="20"/>
                        </w:rPr>
                        <w:t xml:space="preserve">levels of </w:t>
                      </w:r>
                      <w:r w:rsidR="00597425" w:rsidRPr="00597425">
                        <w:rPr>
                          <w:rFonts w:ascii="Arial" w:hAnsi="Arial" w:cs="Arial"/>
                          <w:color w:val="FFFFFF" w:themeColor="background1"/>
                          <w:sz w:val="20"/>
                          <w:szCs w:val="20"/>
                        </w:rPr>
                        <w:t>nurse staffing</w:t>
                      </w:r>
                      <w:r>
                        <w:rPr>
                          <w:rFonts w:ascii="Arial" w:hAnsi="Arial" w:cs="Arial"/>
                          <w:color w:val="FFFFFF" w:themeColor="background1"/>
                          <w:sz w:val="20"/>
                          <w:szCs w:val="20"/>
                        </w:rPr>
                        <w:t xml:space="preserve">, </w:t>
                      </w:r>
                      <w:r w:rsidR="00D47883">
                        <w:rPr>
                          <w:rFonts w:ascii="Arial" w:hAnsi="Arial" w:cs="Arial"/>
                          <w:color w:val="FFFFFF" w:themeColor="background1"/>
                          <w:sz w:val="20"/>
                          <w:szCs w:val="20"/>
                        </w:rPr>
                        <w:t xml:space="preserve">and the </w:t>
                      </w:r>
                      <w:r w:rsidR="00D47883" w:rsidRPr="0099302F">
                        <w:rPr>
                          <w:rFonts w:ascii="Arial" w:hAnsi="Arial" w:cs="Arial"/>
                          <w:color w:val="FFFFFF" w:themeColor="background1"/>
                          <w:sz w:val="20"/>
                          <w:szCs w:val="20"/>
                        </w:rPr>
                        <w:t>quality and safety of patient care provided</w:t>
                      </w:r>
                      <w:r w:rsidRPr="0099302F">
                        <w:rPr>
                          <w:rFonts w:ascii="Arial" w:hAnsi="Arial" w:cs="Arial"/>
                          <w:color w:val="FFFFFF" w:themeColor="background1"/>
                          <w:sz w:val="20"/>
                          <w:szCs w:val="20"/>
                        </w:rPr>
                        <w:t>.</w:t>
                      </w:r>
                      <w:r w:rsidR="00D47883" w:rsidRPr="0099302F">
                        <w:rPr>
                          <w:rFonts w:ascii="Arial" w:hAnsi="Arial" w:cs="Arial"/>
                          <w:color w:val="FFFFFF" w:themeColor="background1"/>
                          <w:sz w:val="20"/>
                          <w:szCs w:val="20"/>
                        </w:rPr>
                        <w:t xml:space="preserve"> Low registered nurse staffing levels are associated with worse patient outcomes, creating ‘unsafe’ conditions. </w:t>
                      </w:r>
                      <w:r w:rsidR="00597425" w:rsidRPr="0099302F">
                        <w:rPr>
                          <w:rFonts w:ascii="Arial" w:hAnsi="Arial" w:cs="Arial"/>
                          <w:color w:val="FFFFFF" w:themeColor="background1"/>
                          <w:sz w:val="20"/>
                          <w:szCs w:val="20"/>
                        </w:rPr>
                        <w:t>Prior to 2013</w:t>
                      </w:r>
                      <w:r w:rsidR="00834DD2" w:rsidRPr="004138AA">
                        <w:rPr>
                          <w:rFonts w:ascii="Arial" w:hAnsi="Arial" w:cs="Arial"/>
                          <w:color w:val="FFFFFF" w:themeColor="background1"/>
                          <w:sz w:val="20"/>
                          <w:szCs w:val="20"/>
                        </w:rPr>
                        <w:t>,</w:t>
                      </w:r>
                      <w:r w:rsidRPr="004138AA">
                        <w:rPr>
                          <w:rFonts w:ascii="Arial" w:hAnsi="Arial" w:cs="Arial"/>
                          <w:color w:val="FFFFFF" w:themeColor="background1"/>
                          <w:sz w:val="20"/>
                          <w:szCs w:val="20"/>
                        </w:rPr>
                        <w:t xml:space="preserve"> decisions to assess and review </w:t>
                      </w:r>
                      <w:r w:rsidRPr="00A278D1">
                        <w:rPr>
                          <w:rFonts w:ascii="Arial" w:hAnsi="Arial" w:cs="Arial"/>
                          <w:color w:val="FFFFFF" w:themeColor="background1"/>
                          <w:sz w:val="20"/>
                          <w:szCs w:val="20"/>
                        </w:rPr>
                        <w:t xml:space="preserve">staffing </w:t>
                      </w:r>
                      <w:r w:rsidR="00A278D1" w:rsidRPr="00A278D1">
                        <w:rPr>
                          <w:rFonts w:ascii="Arial" w:hAnsi="Arial" w:cs="Arial"/>
                          <w:color w:val="FFFFFF" w:themeColor="background1"/>
                          <w:sz w:val="20"/>
                          <w:szCs w:val="20"/>
                        </w:rPr>
                        <w:t>levels</w:t>
                      </w:r>
                      <w:r w:rsidRPr="00A278D1">
                        <w:rPr>
                          <w:rFonts w:ascii="Arial" w:hAnsi="Arial" w:cs="Arial"/>
                          <w:color w:val="FFFFFF" w:themeColor="background1"/>
                          <w:sz w:val="20"/>
                          <w:szCs w:val="20"/>
                        </w:rPr>
                        <w:t xml:space="preserve"> </w:t>
                      </w:r>
                      <w:r w:rsidR="0099302F" w:rsidRPr="00A278D1">
                        <w:rPr>
                          <w:rFonts w:ascii="Arial" w:hAnsi="Arial" w:cs="Arial"/>
                          <w:color w:val="FFFFFF" w:themeColor="background1"/>
                          <w:sz w:val="20"/>
                          <w:szCs w:val="20"/>
                        </w:rPr>
                        <w:t>were taken</w:t>
                      </w:r>
                      <w:r w:rsidR="0099302F">
                        <w:rPr>
                          <w:rFonts w:ascii="Arial" w:hAnsi="Arial" w:cs="Arial"/>
                          <w:color w:val="FFFFFF" w:themeColor="background1"/>
                          <w:sz w:val="20"/>
                          <w:szCs w:val="20"/>
                        </w:rPr>
                        <w:t xml:space="preserve"> </w:t>
                      </w:r>
                      <w:r>
                        <w:rPr>
                          <w:rFonts w:ascii="Arial" w:hAnsi="Arial" w:cs="Arial"/>
                          <w:color w:val="FFFFFF" w:themeColor="background1"/>
                          <w:sz w:val="20"/>
                          <w:szCs w:val="20"/>
                        </w:rPr>
                        <w:t>locally with</w:t>
                      </w:r>
                      <w:r w:rsidR="00597425" w:rsidRPr="00597425">
                        <w:rPr>
                          <w:rFonts w:ascii="Arial" w:hAnsi="Arial" w:cs="Arial"/>
                          <w:color w:val="FFFFFF" w:themeColor="background1"/>
                          <w:sz w:val="20"/>
                          <w:szCs w:val="20"/>
                        </w:rPr>
                        <w:t xml:space="preserve"> little national guidance</w:t>
                      </w:r>
                      <w:r w:rsidR="0099302F">
                        <w:rPr>
                          <w:rFonts w:ascii="Arial" w:hAnsi="Arial" w:cs="Arial"/>
                          <w:color w:val="FFFFFF" w:themeColor="background1"/>
                          <w:sz w:val="20"/>
                          <w:szCs w:val="20"/>
                        </w:rPr>
                        <w:t xml:space="preserve"> on staffing levels</w:t>
                      </w:r>
                      <w:r>
                        <w:rPr>
                          <w:rFonts w:ascii="Arial" w:hAnsi="Arial" w:cs="Arial"/>
                          <w:color w:val="FFFFFF" w:themeColor="background1"/>
                          <w:sz w:val="20"/>
                          <w:szCs w:val="20"/>
                        </w:rPr>
                        <w:t>.</w:t>
                      </w:r>
                      <w:r w:rsidR="00D47883">
                        <w:rPr>
                          <w:rFonts w:ascii="Arial" w:hAnsi="Arial" w:cs="Arial"/>
                          <w:color w:val="FFFFFF" w:themeColor="background1"/>
                          <w:sz w:val="20"/>
                          <w:szCs w:val="20"/>
                        </w:rPr>
                        <w:t xml:space="preserve"> The </w:t>
                      </w:r>
                      <w:r w:rsidR="0099302F">
                        <w:rPr>
                          <w:rFonts w:ascii="Arial" w:hAnsi="Arial" w:cs="Arial"/>
                          <w:color w:val="FFFFFF" w:themeColor="background1"/>
                          <w:sz w:val="20"/>
                          <w:szCs w:val="20"/>
                        </w:rPr>
                        <w:t xml:space="preserve">second </w:t>
                      </w:r>
                      <w:r w:rsidR="00D47883">
                        <w:rPr>
                          <w:rFonts w:ascii="Arial" w:hAnsi="Arial" w:cs="Arial"/>
                          <w:color w:val="FFFFFF" w:themeColor="background1"/>
                          <w:sz w:val="20"/>
                          <w:szCs w:val="20"/>
                        </w:rPr>
                        <w:t>Francis Inquiry</w:t>
                      </w:r>
                      <w:r w:rsidR="009A77F0">
                        <w:rPr>
                          <w:rFonts w:ascii="Arial" w:hAnsi="Arial" w:cs="Arial"/>
                          <w:color w:val="FFFFFF" w:themeColor="background1"/>
                          <w:sz w:val="20"/>
                          <w:szCs w:val="20"/>
                        </w:rPr>
                        <w:t xml:space="preserve"> </w:t>
                      </w:r>
                      <w:r w:rsidR="00D47883">
                        <w:rPr>
                          <w:rFonts w:ascii="Arial" w:hAnsi="Arial" w:cs="Arial"/>
                          <w:color w:val="FFFFFF" w:themeColor="background1"/>
                          <w:sz w:val="20"/>
                          <w:szCs w:val="20"/>
                        </w:rPr>
                        <w:t xml:space="preserve">prompted the development of </w:t>
                      </w:r>
                      <w:r w:rsidR="00D44624" w:rsidRPr="00D44624">
                        <w:rPr>
                          <w:rFonts w:ascii="Arial" w:hAnsi="Arial" w:cs="Arial"/>
                          <w:color w:val="FFFFFF" w:themeColor="background1"/>
                          <w:sz w:val="20"/>
                          <w:szCs w:val="20"/>
                        </w:rPr>
                        <w:t xml:space="preserve">National Institute for Health and Care Excellence (NICE) </w:t>
                      </w:r>
                      <w:r w:rsidR="00D47883">
                        <w:rPr>
                          <w:rFonts w:ascii="Arial" w:hAnsi="Arial" w:cs="Arial"/>
                          <w:color w:val="FFFFFF" w:themeColor="background1"/>
                          <w:sz w:val="20"/>
                          <w:szCs w:val="20"/>
                        </w:rPr>
                        <w:t xml:space="preserve">guidelines for ‘safe staffing’ in </w:t>
                      </w:r>
                      <w:r w:rsidR="002E3872">
                        <w:rPr>
                          <w:rFonts w:ascii="Arial" w:hAnsi="Arial" w:cs="Arial"/>
                          <w:color w:val="FFFFFF" w:themeColor="background1"/>
                          <w:sz w:val="20"/>
                          <w:szCs w:val="20"/>
                        </w:rPr>
                        <w:t xml:space="preserve">all </w:t>
                      </w:r>
                      <w:r w:rsidR="00D47883">
                        <w:rPr>
                          <w:rFonts w:ascii="Arial" w:hAnsi="Arial" w:cs="Arial"/>
                          <w:color w:val="FFFFFF" w:themeColor="background1"/>
                          <w:sz w:val="20"/>
                          <w:szCs w:val="20"/>
                        </w:rPr>
                        <w:t xml:space="preserve">NHS acute hospitals. </w:t>
                      </w:r>
                    </w:p>
                    <w:p w14:paraId="6C21427E" w14:textId="66090AC0" w:rsidR="00FA1913" w:rsidRDefault="00D47883" w:rsidP="007E56FC">
                      <w:pPr>
                        <w:spacing w:after="0" w:line="276" w:lineRule="auto"/>
                        <w:rPr>
                          <w:rFonts w:ascii="Arial" w:hAnsi="Arial" w:cs="Arial"/>
                          <w:color w:val="FFFFFF" w:themeColor="background1"/>
                          <w:sz w:val="20"/>
                          <w:szCs w:val="20"/>
                        </w:rPr>
                      </w:pPr>
                      <w:r>
                        <w:rPr>
                          <w:rFonts w:ascii="Arial" w:hAnsi="Arial" w:cs="Arial"/>
                          <w:color w:val="FFFFFF" w:themeColor="background1"/>
                          <w:sz w:val="20"/>
                          <w:szCs w:val="20"/>
                        </w:rPr>
                        <w:t>A two</w:t>
                      </w:r>
                      <w:r w:rsidR="00834DD2">
                        <w:rPr>
                          <w:rFonts w:ascii="Arial" w:hAnsi="Arial" w:cs="Arial"/>
                          <w:color w:val="FFFFFF" w:themeColor="background1"/>
                          <w:sz w:val="20"/>
                          <w:szCs w:val="20"/>
                        </w:rPr>
                        <w:t>-</w:t>
                      </w:r>
                      <w:r>
                        <w:rPr>
                          <w:rFonts w:ascii="Arial" w:hAnsi="Arial" w:cs="Arial"/>
                          <w:color w:val="FFFFFF" w:themeColor="background1"/>
                          <w:sz w:val="20"/>
                          <w:szCs w:val="20"/>
                        </w:rPr>
                        <w:t xml:space="preserve">year study undertaken by </w:t>
                      </w:r>
                      <w:r w:rsidR="00834DD2">
                        <w:rPr>
                          <w:rFonts w:ascii="Arial" w:hAnsi="Arial" w:cs="Arial"/>
                          <w:color w:val="FFFFFF" w:themeColor="background1"/>
                          <w:sz w:val="20"/>
                          <w:szCs w:val="20"/>
                        </w:rPr>
                        <w:t xml:space="preserve">the </w:t>
                      </w:r>
                      <w:r>
                        <w:rPr>
                          <w:rFonts w:ascii="Arial" w:hAnsi="Arial" w:cs="Arial"/>
                          <w:color w:val="FFFFFF" w:themeColor="background1"/>
                          <w:sz w:val="20"/>
                          <w:szCs w:val="20"/>
                        </w:rPr>
                        <w:t xml:space="preserve">University of Southampton </w:t>
                      </w:r>
                      <w:r w:rsidR="00834DD2" w:rsidRPr="004E5467">
                        <w:rPr>
                          <w:rFonts w:ascii="Arial" w:hAnsi="Arial" w:cs="Arial"/>
                          <w:color w:val="FFFFFF" w:themeColor="background1"/>
                          <w:sz w:val="20"/>
                          <w:szCs w:val="20"/>
                        </w:rPr>
                        <w:t xml:space="preserve">and </w:t>
                      </w:r>
                      <w:r w:rsidR="00E85C18" w:rsidRPr="004E5467">
                        <w:rPr>
                          <w:rFonts w:ascii="Arial" w:hAnsi="Arial" w:cs="Arial"/>
                          <w:color w:val="FFFFFF" w:themeColor="background1"/>
                          <w:sz w:val="20"/>
                          <w:szCs w:val="20"/>
                        </w:rPr>
                        <w:t xml:space="preserve">Bangor </w:t>
                      </w:r>
                      <w:r w:rsidR="004E5467" w:rsidRPr="004E5467">
                        <w:rPr>
                          <w:rFonts w:ascii="Arial" w:hAnsi="Arial" w:cs="Arial"/>
                          <w:color w:val="FFFFFF" w:themeColor="background1"/>
                          <w:sz w:val="20"/>
                          <w:szCs w:val="20"/>
                        </w:rPr>
                        <w:t>U</w:t>
                      </w:r>
                      <w:r w:rsidR="00E85C18" w:rsidRPr="004E5467">
                        <w:rPr>
                          <w:rFonts w:ascii="Arial" w:hAnsi="Arial" w:cs="Arial"/>
                          <w:color w:val="FFFFFF" w:themeColor="background1"/>
                          <w:sz w:val="20"/>
                          <w:szCs w:val="20"/>
                        </w:rPr>
                        <w:t>niversity</w:t>
                      </w:r>
                      <w:r w:rsidR="00834DD2" w:rsidRPr="004E5467">
                        <w:rPr>
                          <w:rFonts w:ascii="Arial" w:hAnsi="Arial" w:cs="Arial"/>
                          <w:color w:val="FFFFFF" w:themeColor="background1"/>
                          <w:sz w:val="20"/>
                          <w:szCs w:val="20"/>
                        </w:rPr>
                        <w:t xml:space="preserve"> </w:t>
                      </w:r>
                      <w:r>
                        <w:rPr>
                          <w:rFonts w:ascii="Arial" w:hAnsi="Arial" w:cs="Arial"/>
                          <w:color w:val="FFFFFF" w:themeColor="background1"/>
                          <w:sz w:val="20"/>
                          <w:szCs w:val="20"/>
                        </w:rPr>
                        <w:t xml:space="preserve">set out to look at the costs and </w:t>
                      </w:r>
                      <w:r w:rsidRPr="002E221B">
                        <w:rPr>
                          <w:rFonts w:ascii="Arial" w:hAnsi="Arial" w:cs="Arial"/>
                          <w:color w:val="FFFFFF" w:themeColor="background1"/>
                          <w:sz w:val="20"/>
                          <w:szCs w:val="20"/>
                        </w:rPr>
                        <w:t>consequence</w:t>
                      </w:r>
                      <w:r>
                        <w:rPr>
                          <w:rFonts w:ascii="Arial" w:hAnsi="Arial" w:cs="Arial"/>
                          <w:color w:val="FFFFFF" w:themeColor="background1"/>
                          <w:sz w:val="20"/>
                          <w:szCs w:val="20"/>
                        </w:rPr>
                        <w:t>s of implementing safe staffing policy, and</w:t>
                      </w:r>
                      <w:r w:rsidR="00834DD2">
                        <w:rPr>
                          <w:rFonts w:ascii="Arial" w:hAnsi="Arial" w:cs="Arial"/>
                          <w:color w:val="FFFFFF" w:themeColor="background1"/>
                          <w:sz w:val="20"/>
                          <w:szCs w:val="20"/>
                        </w:rPr>
                        <w:t xml:space="preserve"> to</w:t>
                      </w:r>
                      <w:r>
                        <w:rPr>
                          <w:rFonts w:ascii="Arial" w:hAnsi="Arial" w:cs="Arial"/>
                          <w:color w:val="FFFFFF" w:themeColor="background1"/>
                          <w:sz w:val="20"/>
                          <w:szCs w:val="20"/>
                        </w:rPr>
                        <w:t xml:space="preserve"> identify the factors influencing local response</w:t>
                      </w:r>
                      <w:r w:rsidR="00D44624">
                        <w:rPr>
                          <w:rFonts w:ascii="Arial" w:hAnsi="Arial" w:cs="Arial"/>
                          <w:color w:val="FFFFFF" w:themeColor="background1"/>
                          <w:sz w:val="20"/>
                          <w:szCs w:val="20"/>
                        </w:rPr>
                        <w:t>s</w:t>
                      </w:r>
                      <w:r>
                        <w:rPr>
                          <w:rFonts w:ascii="Arial" w:hAnsi="Arial" w:cs="Arial"/>
                          <w:color w:val="FFFFFF" w:themeColor="background1"/>
                          <w:sz w:val="20"/>
                          <w:szCs w:val="20"/>
                        </w:rPr>
                        <w:t xml:space="preserve">. This Evidence Brief </w:t>
                      </w:r>
                      <w:r w:rsidR="00FE62D6">
                        <w:rPr>
                          <w:rFonts w:ascii="Arial" w:hAnsi="Arial" w:cs="Arial"/>
                          <w:color w:val="FFFFFF" w:themeColor="background1"/>
                          <w:sz w:val="20"/>
                          <w:szCs w:val="20"/>
                        </w:rPr>
                        <w:t xml:space="preserve">describes </w:t>
                      </w:r>
                      <w:r w:rsidR="00834DD2">
                        <w:rPr>
                          <w:rFonts w:ascii="Arial" w:hAnsi="Arial" w:cs="Arial"/>
                          <w:color w:val="FFFFFF" w:themeColor="background1"/>
                          <w:sz w:val="20"/>
                          <w:szCs w:val="20"/>
                        </w:rPr>
                        <w:t xml:space="preserve">the </w:t>
                      </w:r>
                      <w:r>
                        <w:rPr>
                          <w:rFonts w:ascii="Arial" w:hAnsi="Arial" w:cs="Arial"/>
                          <w:color w:val="FFFFFF" w:themeColor="background1"/>
                          <w:sz w:val="20"/>
                          <w:szCs w:val="20"/>
                        </w:rPr>
                        <w:t xml:space="preserve">findings </w:t>
                      </w:r>
                      <w:r w:rsidR="00834DD2">
                        <w:rPr>
                          <w:rFonts w:ascii="Arial" w:hAnsi="Arial" w:cs="Arial"/>
                          <w:color w:val="FFFFFF" w:themeColor="background1"/>
                          <w:sz w:val="20"/>
                          <w:szCs w:val="20"/>
                        </w:rPr>
                        <w:t>of this</w:t>
                      </w:r>
                      <w:r>
                        <w:rPr>
                          <w:rFonts w:ascii="Arial" w:hAnsi="Arial" w:cs="Arial"/>
                          <w:color w:val="FFFFFF" w:themeColor="background1"/>
                          <w:sz w:val="20"/>
                          <w:szCs w:val="20"/>
                        </w:rPr>
                        <w:t xml:space="preserve"> research, looking at how </w:t>
                      </w:r>
                      <w:r w:rsidR="00FE62D6">
                        <w:rPr>
                          <w:rFonts w:ascii="Arial" w:hAnsi="Arial" w:cs="Arial"/>
                          <w:color w:val="FFFFFF" w:themeColor="background1"/>
                          <w:sz w:val="20"/>
                          <w:szCs w:val="20"/>
                        </w:rPr>
                        <w:t xml:space="preserve">NHS safe staffing policy </w:t>
                      </w:r>
                      <w:r>
                        <w:rPr>
                          <w:rFonts w:ascii="Arial" w:hAnsi="Arial" w:cs="Arial"/>
                          <w:color w:val="FFFFFF" w:themeColor="background1"/>
                          <w:sz w:val="20"/>
                          <w:szCs w:val="20"/>
                        </w:rPr>
                        <w:t xml:space="preserve">has been implemented </w:t>
                      </w:r>
                      <w:r w:rsidR="0043495E">
                        <w:rPr>
                          <w:rFonts w:ascii="Arial" w:hAnsi="Arial" w:cs="Arial"/>
                          <w:color w:val="FFFFFF" w:themeColor="background1"/>
                          <w:sz w:val="20"/>
                          <w:szCs w:val="20"/>
                        </w:rPr>
                        <w:t>locally and nationally</w:t>
                      </w:r>
                      <w:r>
                        <w:rPr>
                          <w:rFonts w:ascii="Arial" w:hAnsi="Arial" w:cs="Arial"/>
                          <w:color w:val="FFFFFF" w:themeColor="background1"/>
                          <w:sz w:val="20"/>
                          <w:szCs w:val="20"/>
                        </w:rPr>
                        <w:t xml:space="preserve">, and what impact safe staffing policies have had in practice. </w:t>
                      </w:r>
                    </w:p>
                    <w:p w14:paraId="007C40F5" w14:textId="77777777" w:rsidR="006468F3" w:rsidRPr="00660759" w:rsidRDefault="006468F3" w:rsidP="006468F3">
                      <w:pPr>
                        <w:spacing w:after="0" w:line="276" w:lineRule="auto"/>
                        <w:jc w:val="both"/>
                        <w:rPr>
                          <w:rFonts w:ascii="Arial" w:hAnsi="Arial" w:cs="Arial"/>
                          <w:color w:val="FFFFFF" w:themeColor="background1"/>
                          <w:sz w:val="20"/>
                          <w:szCs w:val="20"/>
                        </w:rPr>
                      </w:pPr>
                    </w:p>
                  </w:txbxContent>
                </v:textbox>
                <w10:wrap type="square" anchorx="margin" anchory="page"/>
              </v:shape>
            </w:pict>
          </mc:Fallback>
        </mc:AlternateContent>
      </w:r>
      <w:r w:rsidR="007E65C5">
        <w:rPr>
          <w:noProof/>
          <w:lang w:eastAsia="en-GB"/>
        </w:rPr>
        <w:t>Impact of Fran</w:t>
      </w:r>
      <w:r w:rsidR="00834DD2">
        <w:rPr>
          <w:noProof/>
          <w:lang w:eastAsia="en-GB"/>
        </w:rPr>
        <w:t>ci</w:t>
      </w:r>
      <w:r w:rsidR="007E65C5">
        <w:rPr>
          <w:noProof/>
          <w:lang w:eastAsia="en-GB"/>
        </w:rPr>
        <w:t xml:space="preserve">s Inquiries </w:t>
      </w:r>
    </w:p>
    <w:p w14:paraId="0FC299AB" w14:textId="3EAE08F1" w:rsidR="007E56FC" w:rsidRDefault="00834DD2" w:rsidP="007E56FC">
      <w:pPr>
        <w:autoSpaceDE w:val="0"/>
        <w:autoSpaceDN w:val="0"/>
        <w:adjustRightInd w:val="0"/>
        <w:spacing w:before="120" w:after="240" w:line="240" w:lineRule="auto"/>
        <w:rPr>
          <w:rFonts w:ascii="Arial" w:hAnsi="Arial" w:cs="Arial"/>
          <w:sz w:val="20"/>
          <w:szCs w:val="20"/>
        </w:rPr>
      </w:pPr>
      <w:r>
        <w:rPr>
          <w:rFonts w:ascii="Arial" w:hAnsi="Arial" w:cs="Arial"/>
          <w:sz w:val="20"/>
          <w:szCs w:val="20"/>
        </w:rPr>
        <w:t>The Francis I</w:t>
      </w:r>
      <w:r w:rsidR="007E65C5" w:rsidRPr="007E65C5">
        <w:rPr>
          <w:rFonts w:ascii="Arial" w:hAnsi="Arial" w:cs="Arial"/>
          <w:sz w:val="20"/>
          <w:szCs w:val="20"/>
        </w:rPr>
        <w:t>nquiries</w:t>
      </w:r>
      <w:r w:rsidR="006C1537">
        <w:rPr>
          <w:rFonts w:ascii="Arial" w:hAnsi="Arial" w:cs="Arial"/>
          <w:sz w:val="20"/>
          <w:szCs w:val="20"/>
          <w:vertAlign w:val="superscript"/>
        </w:rPr>
        <w:t>1</w:t>
      </w:r>
      <w:r w:rsidR="007E65C5" w:rsidRPr="007E65C5">
        <w:rPr>
          <w:rFonts w:ascii="Arial" w:hAnsi="Arial" w:cs="Arial"/>
          <w:sz w:val="20"/>
          <w:szCs w:val="20"/>
        </w:rPr>
        <w:t xml:space="preserve"> highlighted that decisions about nurse staffing had been made without fully considering the risks to patient safety. </w:t>
      </w:r>
      <w:r w:rsidR="007E56FC">
        <w:rPr>
          <w:rFonts w:ascii="Arial" w:hAnsi="Arial" w:cs="Arial"/>
          <w:sz w:val="20"/>
          <w:szCs w:val="20"/>
        </w:rPr>
        <w:t xml:space="preserve">As Sir Robert himself </w:t>
      </w:r>
      <w:r w:rsidR="000D10A2">
        <w:rPr>
          <w:rFonts w:ascii="Arial" w:hAnsi="Arial" w:cs="Arial"/>
          <w:sz w:val="20"/>
          <w:szCs w:val="20"/>
        </w:rPr>
        <w:t>said</w:t>
      </w:r>
      <w:r w:rsidR="007E56FC">
        <w:rPr>
          <w:rFonts w:ascii="Arial" w:hAnsi="Arial" w:cs="Arial"/>
          <w:sz w:val="20"/>
          <w:szCs w:val="20"/>
        </w:rPr>
        <w:t>:</w:t>
      </w:r>
    </w:p>
    <w:p w14:paraId="5EFCECD2" w14:textId="57457717" w:rsidR="007E56FC" w:rsidRPr="006C1537" w:rsidRDefault="007E56FC" w:rsidP="003360D5">
      <w:pPr>
        <w:autoSpaceDE w:val="0"/>
        <w:autoSpaceDN w:val="0"/>
        <w:adjustRightInd w:val="0"/>
        <w:spacing w:before="120" w:after="240" w:line="240" w:lineRule="auto"/>
        <w:ind w:left="284"/>
        <w:rPr>
          <w:rFonts w:ascii="Arial" w:eastAsiaTheme="minorHAnsi" w:hAnsi="Arial" w:cs="Arial"/>
          <w:color w:val="1F4E79" w:themeColor="accent1" w:themeShade="80"/>
          <w:sz w:val="20"/>
          <w:szCs w:val="20"/>
          <w:lang w:eastAsia="en-US"/>
        </w:rPr>
      </w:pPr>
      <w:r w:rsidRPr="002665F8">
        <w:rPr>
          <w:rFonts w:ascii="Arial" w:hAnsi="Arial" w:cs="Arial"/>
          <w:i/>
          <w:color w:val="1F4E79" w:themeColor="accent1" w:themeShade="80"/>
          <w:sz w:val="20"/>
          <w:szCs w:val="20"/>
        </w:rPr>
        <w:t xml:space="preserve"> </w:t>
      </w:r>
      <w:r w:rsidRPr="002665F8">
        <w:rPr>
          <w:rFonts w:ascii="Arial" w:eastAsiaTheme="minorHAnsi" w:hAnsi="Arial" w:cs="Arial"/>
          <w:i/>
          <w:sz w:val="20"/>
          <w:szCs w:val="20"/>
          <w:lang w:eastAsia="en-US"/>
        </w:rPr>
        <w:t xml:space="preserve">“So much of what goes wrong in our hospitals is likely, and indeed it was, in many regards, the case in Stafford, due to there being inadequate numbers of staff, either in terms of numbers or </w:t>
      </w:r>
      <w:proofErr w:type="gramStart"/>
      <w:r w:rsidRPr="002665F8">
        <w:rPr>
          <w:rFonts w:ascii="Arial" w:eastAsiaTheme="minorHAnsi" w:hAnsi="Arial" w:cs="Arial"/>
          <w:i/>
          <w:sz w:val="20"/>
          <w:szCs w:val="20"/>
          <w:lang w:eastAsia="en-US"/>
        </w:rPr>
        <w:t>skills”</w:t>
      </w:r>
      <w:r w:rsidRPr="006C1537">
        <w:rPr>
          <w:rFonts w:ascii="Arial" w:eastAsiaTheme="minorHAnsi" w:hAnsi="Arial" w:cs="Arial"/>
          <w:i/>
          <w:sz w:val="20"/>
          <w:szCs w:val="20"/>
          <w:lang w:eastAsia="en-US"/>
        </w:rPr>
        <w:t xml:space="preserve"> </w:t>
      </w:r>
      <w:r w:rsidR="006C1537">
        <w:rPr>
          <w:rFonts w:ascii="Arial" w:eastAsiaTheme="minorHAnsi" w:hAnsi="Arial" w:cs="Arial"/>
          <w:i/>
          <w:sz w:val="20"/>
          <w:szCs w:val="20"/>
          <w:lang w:eastAsia="en-US"/>
        </w:rPr>
        <w:t xml:space="preserve"> </w:t>
      </w:r>
      <w:r w:rsidR="003360D5">
        <w:rPr>
          <w:rFonts w:ascii="Arial" w:eastAsiaTheme="minorHAnsi" w:hAnsi="Arial" w:cs="Arial"/>
          <w:i/>
          <w:sz w:val="20"/>
          <w:szCs w:val="20"/>
          <w:lang w:eastAsia="en-US"/>
        </w:rPr>
        <w:t xml:space="preserve"> </w:t>
      </w:r>
      <w:proofErr w:type="gramEnd"/>
      <w:r w:rsidR="003360D5">
        <w:rPr>
          <w:rFonts w:ascii="Arial" w:eastAsiaTheme="minorHAnsi" w:hAnsi="Arial" w:cs="Arial"/>
          <w:i/>
          <w:sz w:val="20"/>
          <w:szCs w:val="20"/>
          <w:lang w:eastAsia="en-US"/>
        </w:rPr>
        <w:t xml:space="preserve">       </w:t>
      </w:r>
      <w:r w:rsidR="006C1537">
        <w:rPr>
          <w:rFonts w:ascii="Arial" w:hAnsi="Arial" w:cs="Arial"/>
          <w:sz w:val="20"/>
          <w:szCs w:val="20"/>
        </w:rPr>
        <w:t xml:space="preserve">Sir </w:t>
      </w:r>
      <w:r w:rsidR="003360D5">
        <w:rPr>
          <w:rFonts w:ascii="Arial" w:hAnsi="Arial" w:cs="Arial"/>
          <w:sz w:val="20"/>
          <w:szCs w:val="20"/>
        </w:rPr>
        <w:t xml:space="preserve">Robert </w:t>
      </w:r>
      <w:r w:rsidR="006C1537">
        <w:rPr>
          <w:rFonts w:ascii="Arial" w:hAnsi="Arial" w:cs="Arial"/>
          <w:sz w:val="20"/>
          <w:szCs w:val="20"/>
        </w:rPr>
        <w:t xml:space="preserve">Francis, </w:t>
      </w:r>
      <w:r w:rsidR="004138AA" w:rsidRPr="004138AA">
        <w:rPr>
          <w:rFonts w:ascii="Arial" w:hAnsi="Arial" w:cs="Arial"/>
          <w:sz w:val="20"/>
          <w:szCs w:val="20"/>
        </w:rPr>
        <w:t>submission to CQC Board</w:t>
      </w:r>
      <w:r w:rsidR="004138AA">
        <w:rPr>
          <w:rFonts w:ascii="Arial" w:hAnsi="Arial" w:cs="Arial"/>
          <w:sz w:val="20"/>
          <w:szCs w:val="20"/>
        </w:rPr>
        <w:t xml:space="preserve">, </w:t>
      </w:r>
      <w:r w:rsidR="006C1537" w:rsidRPr="004138AA">
        <w:rPr>
          <w:rFonts w:ascii="Arial" w:hAnsi="Arial" w:cs="Arial"/>
          <w:sz w:val="20"/>
          <w:szCs w:val="20"/>
        </w:rPr>
        <w:t>2</w:t>
      </w:r>
      <w:r w:rsidR="006C1537">
        <w:rPr>
          <w:rFonts w:ascii="Arial" w:hAnsi="Arial" w:cs="Arial"/>
          <w:sz w:val="20"/>
          <w:szCs w:val="20"/>
        </w:rPr>
        <w:t>013</w:t>
      </w:r>
    </w:p>
    <w:p w14:paraId="41F94624" w14:textId="7A7EF15D" w:rsidR="007E65C5" w:rsidRPr="007E65C5" w:rsidRDefault="007E65C5" w:rsidP="007E65C5">
      <w:pPr>
        <w:spacing w:line="240" w:lineRule="auto"/>
        <w:rPr>
          <w:rFonts w:ascii="Arial" w:hAnsi="Arial" w:cs="Arial"/>
          <w:sz w:val="20"/>
          <w:szCs w:val="20"/>
        </w:rPr>
      </w:pPr>
      <w:r w:rsidRPr="007E65C5">
        <w:rPr>
          <w:rFonts w:ascii="Arial" w:hAnsi="Arial" w:cs="Arial"/>
          <w:sz w:val="20"/>
          <w:szCs w:val="20"/>
        </w:rPr>
        <w:t>Responding to the Inquir</w:t>
      </w:r>
      <w:r w:rsidR="00834DD2">
        <w:rPr>
          <w:rFonts w:ascii="Arial" w:hAnsi="Arial" w:cs="Arial"/>
          <w:sz w:val="20"/>
          <w:szCs w:val="20"/>
        </w:rPr>
        <w:t>ies</w:t>
      </w:r>
      <w:r w:rsidRPr="007E65C5">
        <w:rPr>
          <w:rFonts w:ascii="Arial" w:hAnsi="Arial" w:cs="Arial"/>
          <w:sz w:val="20"/>
          <w:szCs w:val="20"/>
        </w:rPr>
        <w:t xml:space="preserve">, </w:t>
      </w:r>
      <w:r w:rsidR="007E56FC">
        <w:rPr>
          <w:rFonts w:ascii="Arial" w:hAnsi="Arial" w:cs="Arial"/>
          <w:sz w:val="20"/>
          <w:szCs w:val="20"/>
        </w:rPr>
        <w:t>the Government published the “Patients First and Foremost” report</w:t>
      </w:r>
      <w:r w:rsidR="000D10A2">
        <w:rPr>
          <w:rFonts w:ascii="Arial" w:hAnsi="Arial" w:cs="Arial"/>
          <w:sz w:val="20"/>
          <w:szCs w:val="20"/>
          <w:vertAlign w:val="superscript"/>
        </w:rPr>
        <w:t>2</w:t>
      </w:r>
      <w:r w:rsidR="007E56FC">
        <w:rPr>
          <w:rFonts w:ascii="Arial" w:hAnsi="Arial" w:cs="Arial"/>
          <w:sz w:val="20"/>
          <w:szCs w:val="20"/>
        </w:rPr>
        <w:t>. F</w:t>
      </w:r>
      <w:r w:rsidRPr="007E65C5">
        <w:rPr>
          <w:rFonts w:ascii="Arial" w:hAnsi="Arial" w:cs="Arial"/>
          <w:sz w:val="20"/>
          <w:szCs w:val="20"/>
        </w:rPr>
        <w:t xml:space="preserve">our strands of policy were developed </w:t>
      </w:r>
      <w:r w:rsidR="007E56FC">
        <w:rPr>
          <w:rFonts w:ascii="Arial" w:hAnsi="Arial" w:cs="Arial"/>
          <w:sz w:val="20"/>
          <w:szCs w:val="20"/>
        </w:rPr>
        <w:t xml:space="preserve">that </w:t>
      </w:r>
      <w:r w:rsidR="00834DD2">
        <w:rPr>
          <w:rFonts w:ascii="Arial" w:hAnsi="Arial" w:cs="Arial"/>
          <w:sz w:val="20"/>
          <w:szCs w:val="20"/>
        </w:rPr>
        <w:t>aim</w:t>
      </w:r>
      <w:r w:rsidR="007E56FC">
        <w:rPr>
          <w:rFonts w:ascii="Arial" w:hAnsi="Arial" w:cs="Arial"/>
          <w:sz w:val="20"/>
          <w:szCs w:val="20"/>
        </w:rPr>
        <w:t xml:space="preserve">ed </w:t>
      </w:r>
      <w:r w:rsidRPr="007E65C5">
        <w:rPr>
          <w:rFonts w:ascii="Arial" w:hAnsi="Arial" w:cs="Arial"/>
          <w:sz w:val="20"/>
          <w:szCs w:val="20"/>
        </w:rPr>
        <w:t xml:space="preserve">to create safe nurse staffing levels in the NHS:  </w:t>
      </w:r>
    </w:p>
    <w:p w14:paraId="1304A4D4" w14:textId="25D78136" w:rsidR="007E65C5" w:rsidRPr="007E65C5" w:rsidRDefault="007E56FC" w:rsidP="007E56FC">
      <w:pPr>
        <w:pStyle w:val="ListParagraph"/>
        <w:numPr>
          <w:ilvl w:val="0"/>
          <w:numId w:val="22"/>
        </w:numPr>
        <w:spacing w:line="240" w:lineRule="auto"/>
        <w:ind w:left="357" w:hanging="357"/>
        <w:contextualSpacing w:val="0"/>
        <w:rPr>
          <w:rFonts w:ascii="Arial" w:hAnsi="Arial" w:cs="Arial"/>
          <w:sz w:val="20"/>
          <w:szCs w:val="20"/>
        </w:rPr>
      </w:pPr>
      <w:r w:rsidRPr="007E56FC">
        <w:rPr>
          <w:rFonts w:ascii="Arial" w:hAnsi="Arial" w:cs="Arial"/>
          <w:b/>
          <w:sz w:val="20"/>
          <w:szCs w:val="20"/>
        </w:rPr>
        <w:t>Guidance:</w:t>
      </w:r>
      <w:r>
        <w:rPr>
          <w:rFonts w:ascii="Arial" w:hAnsi="Arial" w:cs="Arial"/>
          <w:sz w:val="20"/>
          <w:szCs w:val="20"/>
        </w:rPr>
        <w:t xml:space="preserve"> </w:t>
      </w:r>
      <w:r w:rsidR="007E65C5" w:rsidRPr="007E65C5">
        <w:rPr>
          <w:rFonts w:ascii="Arial" w:hAnsi="Arial" w:cs="Arial"/>
          <w:sz w:val="20"/>
          <w:szCs w:val="20"/>
        </w:rPr>
        <w:t>National Institute for Health and Care Excellence (NIC</w:t>
      </w:r>
      <w:r w:rsidR="00834DD2">
        <w:rPr>
          <w:rFonts w:ascii="Arial" w:hAnsi="Arial" w:cs="Arial"/>
          <w:sz w:val="20"/>
          <w:szCs w:val="20"/>
        </w:rPr>
        <w:t>E) guidelines for safe staffing were developed</w:t>
      </w:r>
      <w:r w:rsidR="006C1537">
        <w:rPr>
          <w:rFonts w:ascii="Arial" w:hAnsi="Arial" w:cs="Arial"/>
          <w:sz w:val="20"/>
          <w:szCs w:val="20"/>
        </w:rPr>
        <w:t xml:space="preserve"> and published in 2014</w:t>
      </w:r>
      <w:r w:rsidR="000D10A2">
        <w:rPr>
          <w:rFonts w:ascii="Arial" w:hAnsi="Arial" w:cs="Arial"/>
          <w:sz w:val="20"/>
          <w:szCs w:val="20"/>
          <w:vertAlign w:val="superscript"/>
        </w:rPr>
        <w:t>3</w:t>
      </w:r>
      <w:r w:rsidR="00834DD2">
        <w:rPr>
          <w:rFonts w:ascii="Arial" w:hAnsi="Arial" w:cs="Arial"/>
          <w:sz w:val="20"/>
          <w:szCs w:val="20"/>
        </w:rPr>
        <w:t>.</w:t>
      </w:r>
      <w:r w:rsidR="007E65C5" w:rsidRPr="007E65C5">
        <w:rPr>
          <w:rFonts w:ascii="Arial" w:hAnsi="Arial" w:cs="Arial"/>
          <w:sz w:val="20"/>
          <w:szCs w:val="20"/>
        </w:rPr>
        <w:t xml:space="preserve"> </w:t>
      </w:r>
    </w:p>
    <w:p w14:paraId="386FA89F" w14:textId="18E82C56" w:rsidR="00DC4981" w:rsidRDefault="007E56FC" w:rsidP="007E56FC">
      <w:pPr>
        <w:pStyle w:val="ListParagraph"/>
        <w:numPr>
          <w:ilvl w:val="0"/>
          <w:numId w:val="22"/>
        </w:numPr>
        <w:spacing w:line="240" w:lineRule="auto"/>
        <w:ind w:left="357" w:hanging="357"/>
        <w:contextualSpacing w:val="0"/>
        <w:rPr>
          <w:rFonts w:ascii="Arial" w:hAnsi="Arial" w:cs="Arial"/>
          <w:sz w:val="20"/>
          <w:szCs w:val="20"/>
        </w:rPr>
      </w:pPr>
      <w:r w:rsidRPr="007E56FC">
        <w:rPr>
          <w:rFonts w:ascii="Arial" w:hAnsi="Arial" w:cs="Arial"/>
          <w:b/>
          <w:sz w:val="20"/>
          <w:szCs w:val="20"/>
        </w:rPr>
        <w:t>Tools:</w:t>
      </w:r>
      <w:r>
        <w:rPr>
          <w:rFonts w:ascii="Arial" w:hAnsi="Arial" w:cs="Arial"/>
          <w:sz w:val="20"/>
          <w:szCs w:val="20"/>
        </w:rPr>
        <w:t xml:space="preserve"> </w:t>
      </w:r>
      <w:r w:rsidR="007E65C5" w:rsidRPr="00DC4981">
        <w:rPr>
          <w:rFonts w:ascii="Arial" w:hAnsi="Arial" w:cs="Arial"/>
          <w:sz w:val="20"/>
          <w:szCs w:val="20"/>
        </w:rPr>
        <w:t>The Safer Nursing Care Tool (SNCT) was endorsed by NICE to help hospitals plan nurse staffing.</w:t>
      </w:r>
    </w:p>
    <w:p w14:paraId="4CCA2432" w14:textId="3B03E665" w:rsidR="007E65C5" w:rsidRPr="00DC4981" w:rsidRDefault="007E56FC" w:rsidP="007E56FC">
      <w:pPr>
        <w:pStyle w:val="ListParagraph"/>
        <w:numPr>
          <w:ilvl w:val="0"/>
          <w:numId w:val="22"/>
        </w:numPr>
        <w:spacing w:line="240" w:lineRule="auto"/>
        <w:ind w:left="357" w:hanging="357"/>
        <w:contextualSpacing w:val="0"/>
        <w:rPr>
          <w:rFonts w:ascii="Arial" w:hAnsi="Arial" w:cs="Arial"/>
          <w:sz w:val="20"/>
          <w:szCs w:val="20"/>
        </w:rPr>
      </w:pPr>
      <w:r>
        <w:rPr>
          <w:rFonts w:ascii="Arial" w:hAnsi="Arial" w:cs="Arial"/>
          <w:b/>
          <w:sz w:val="20"/>
          <w:szCs w:val="20"/>
        </w:rPr>
        <w:t>Principles</w:t>
      </w:r>
      <w:r w:rsidRPr="007E56FC">
        <w:rPr>
          <w:rFonts w:ascii="Arial" w:hAnsi="Arial" w:cs="Arial"/>
          <w:b/>
          <w:sz w:val="20"/>
          <w:szCs w:val="20"/>
        </w:rPr>
        <w:t>:</w:t>
      </w:r>
      <w:r>
        <w:rPr>
          <w:rFonts w:ascii="Arial" w:hAnsi="Arial" w:cs="Arial"/>
          <w:sz w:val="20"/>
          <w:szCs w:val="20"/>
        </w:rPr>
        <w:t xml:space="preserve"> </w:t>
      </w:r>
      <w:r w:rsidR="00834DD2">
        <w:rPr>
          <w:rFonts w:ascii="Arial" w:hAnsi="Arial" w:cs="Arial"/>
          <w:sz w:val="20"/>
          <w:szCs w:val="20"/>
        </w:rPr>
        <w:t xml:space="preserve">The </w:t>
      </w:r>
      <w:r w:rsidR="007E65C5" w:rsidRPr="00DC4981">
        <w:rPr>
          <w:rFonts w:ascii="Arial" w:hAnsi="Arial" w:cs="Arial"/>
          <w:sz w:val="20"/>
          <w:szCs w:val="20"/>
        </w:rPr>
        <w:t xml:space="preserve">National Quality Board 2013 </w:t>
      </w:r>
      <w:r w:rsidR="000A7A49">
        <w:rPr>
          <w:rFonts w:ascii="Arial" w:hAnsi="Arial" w:cs="Arial"/>
          <w:sz w:val="20"/>
          <w:szCs w:val="20"/>
        </w:rPr>
        <w:t>(</w:t>
      </w:r>
      <w:r w:rsidR="007E65C5" w:rsidRPr="00DC4981">
        <w:rPr>
          <w:rFonts w:ascii="Arial" w:hAnsi="Arial" w:cs="Arial"/>
          <w:sz w:val="20"/>
          <w:szCs w:val="20"/>
        </w:rPr>
        <w:t>NQB</w:t>
      </w:r>
      <w:r w:rsidR="000A7A49">
        <w:rPr>
          <w:rFonts w:ascii="Arial" w:hAnsi="Arial" w:cs="Arial"/>
          <w:sz w:val="20"/>
          <w:szCs w:val="20"/>
        </w:rPr>
        <w:t>)</w:t>
      </w:r>
      <w:r w:rsidR="007E65C5" w:rsidRPr="00DC4981">
        <w:rPr>
          <w:rFonts w:ascii="Arial" w:hAnsi="Arial" w:cs="Arial"/>
          <w:sz w:val="20"/>
          <w:szCs w:val="20"/>
        </w:rPr>
        <w:t xml:space="preserve"> expectations report</w:t>
      </w:r>
      <w:r w:rsidR="000D10A2">
        <w:rPr>
          <w:rFonts w:ascii="Arial" w:hAnsi="Arial" w:cs="Arial"/>
          <w:sz w:val="20"/>
          <w:szCs w:val="20"/>
          <w:vertAlign w:val="superscript"/>
        </w:rPr>
        <w:t>4</w:t>
      </w:r>
      <w:r w:rsidR="007E65C5" w:rsidRPr="00DC4981">
        <w:rPr>
          <w:rFonts w:ascii="Arial" w:hAnsi="Arial" w:cs="Arial"/>
          <w:sz w:val="20"/>
          <w:szCs w:val="20"/>
        </w:rPr>
        <w:t xml:space="preserve"> outlined the principles Trusts were expected to apply in relation to planning staffing (refreshed in 2016)</w:t>
      </w:r>
      <w:r w:rsidR="000D10A2">
        <w:rPr>
          <w:rFonts w:ascii="Arial" w:hAnsi="Arial" w:cs="Arial"/>
          <w:sz w:val="20"/>
          <w:szCs w:val="20"/>
          <w:vertAlign w:val="superscript"/>
        </w:rPr>
        <w:t>5</w:t>
      </w:r>
      <w:r w:rsidR="007E65C5" w:rsidRPr="00DC4981">
        <w:rPr>
          <w:rFonts w:ascii="Arial" w:hAnsi="Arial" w:cs="Arial"/>
          <w:sz w:val="20"/>
          <w:szCs w:val="20"/>
        </w:rPr>
        <w:t xml:space="preserve">. </w:t>
      </w:r>
    </w:p>
    <w:p w14:paraId="01DB5E4C" w14:textId="0B5EA46F" w:rsidR="007E65C5" w:rsidRPr="007E65C5" w:rsidRDefault="007E56FC" w:rsidP="007E56FC">
      <w:pPr>
        <w:pStyle w:val="ListParagraph"/>
        <w:numPr>
          <w:ilvl w:val="0"/>
          <w:numId w:val="22"/>
        </w:numPr>
        <w:spacing w:line="240" w:lineRule="auto"/>
        <w:ind w:left="357" w:hanging="357"/>
        <w:contextualSpacing w:val="0"/>
        <w:rPr>
          <w:rFonts w:ascii="Arial" w:hAnsi="Arial" w:cs="Arial"/>
          <w:sz w:val="20"/>
          <w:szCs w:val="20"/>
        </w:rPr>
      </w:pPr>
      <w:r w:rsidRPr="007E56FC">
        <w:rPr>
          <w:rFonts w:ascii="Arial" w:hAnsi="Arial" w:cs="Arial"/>
          <w:b/>
          <w:sz w:val="20"/>
          <w:szCs w:val="20"/>
        </w:rPr>
        <w:t>Transparency</w:t>
      </w:r>
      <w:r>
        <w:rPr>
          <w:rFonts w:ascii="Arial" w:hAnsi="Arial" w:cs="Arial"/>
          <w:sz w:val="20"/>
          <w:szCs w:val="20"/>
        </w:rPr>
        <w:t xml:space="preserve">: </w:t>
      </w:r>
      <w:r w:rsidR="007E65C5" w:rsidRPr="007E65C5">
        <w:rPr>
          <w:rFonts w:ascii="Arial" w:hAnsi="Arial" w:cs="Arial"/>
          <w:sz w:val="20"/>
          <w:szCs w:val="20"/>
        </w:rPr>
        <w:t xml:space="preserve">NHS Trusts </w:t>
      </w:r>
      <w:r w:rsidR="00834DD2">
        <w:rPr>
          <w:rFonts w:ascii="Arial" w:hAnsi="Arial" w:cs="Arial"/>
          <w:sz w:val="20"/>
          <w:szCs w:val="20"/>
        </w:rPr>
        <w:t xml:space="preserve">were required to </w:t>
      </w:r>
      <w:r w:rsidR="007E65C5" w:rsidRPr="007E65C5">
        <w:rPr>
          <w:rFonts w:ascii="Arial" w:hAnsi="Arial" w:cs="Arial"/>
          <w:sz w:val="20"/>
          <w:szCs w:val="20"/>
        </w:rPr>
        <w:t xml:space="preserve">monitor and report (through NHS Choices) differences between planned and achieved nurse staffing levels (‘fill-rates’). </w:t>
      </w:r>
    </w:p>
    <w:p w14:paraId="57BD2BB3" w14:textId="33E6AE29" w:rsidR="007E65C5" w:rsidRPr="007E65C5" w:rsidRDefault="000700B8" w:rsidP="007E65C5">
      <w:pPr>
        <w:spacing w:line="240" w:lineRule="auto"/>
        <w:rPr>
          <w:rFonts w:ascii="Arial" w:hAnsi="Arial" w:cs="Arial"/>
          <w:sz w:val="20"/>
          <w:szCs w:val="20"/>
        </w:rPr>
      </w:pPr>
      <w:r>
        <w:rPr>
          <w:rFonts w:ascii="Arial" w:hAnsi="Arial" w:cs="Arial"/>
          <w:sz w:val="20"/>
          <w:szCs w:val="20"/>
        </w:rPr>
        <w:t xml:space="preserve">Our research </w:t>
      </w:r>
      <w:r w:rsidR="007E65C5" w:rsidRPr="007E65C5">
        <w:rPr>
          <w:rFonts w:ascii="Arial" w:hAnsi="Arial" w:cs="Arial"/>
          <w:sz w:val="20"/>
          <w:szCs w:val="20"/>
        </w:rPr>
        <w:t>examined the implementation of</w:t>
      </w:r>
      <w:r w:rsidR="00E35574">
        <w:rPr>
          <w:rFonts w:ascii="Arial" w:hAnsi="Arial" w:cs="Arial"/>
          <w:sz w:val="20"/>
          <w:szCs w:val="20"/>
        </w:rPr>
        <w:t xml:space="preserve"> these</w:t>
      </w:r>
      <w:r w:rsidR="007E65C5" w:rsidRPr="007E65C5">
        <w:rPr>
          <w:rFonts w:ascii="Arial" w:hAnsi="Arial" w:cs="Arial"/>
          <w:sz w:val="20"/>
          <w:szCs w:val="20"/>
        </w:rPr>
        <w:t xml:space="preserve"> safe staffin</w:t>
      </w:r>
      <w:r w:rsidR="00E35574">
        <w:rPr>
          <w:rFonts w:ascii="Arial" w:hAnsi="Arial" w:cs="Arial"/>
          <w:sz w:val="20"/>
          <w:szCs w:val="20"/>
        </w:rPr>
        <w:t xml:space="preserve">g policies in NHS general acute </w:t>
      </w:r>
      <w:r w:rsidR="007E65C5" w:rsidRPr="007E65C5">
        <w:rPr>
          <w:rFonts w:ascii="Arial" w:hAnsi="Arial" w:cs="Arial"/>
          <w:sz w:val="20"/>
          <w:szCs w:val="20"/>
        </w:rPr>
        <w:t xml:space="preserve">Trusts in England </w:t>
      </w:r>
      <w:r w:rsidR="00E35574">
        <w:rPr>
          <w:rFonts w:ascii="Arial" w:hAnsi="Arial" w:cs="Arial"/>
          <w:sz w:val="20"/>
          <w:szCs w:val="20"/>
        </w:rPr>
        <w:t xml:space="preserve">by </w:t>
      </w:r>
      <w:r w:rsidR="007E65C5" w:rsidRPr="007E65C5">
        <w:rPr>
          <w:rFonts w:ascii="Arial" w:hAnsi="Arial" w:cs="Arial"/>
          <w:sz w:val="20"/>
          <w:szCs w:val="20"/>
        </w:rPr>
        <w:t xml:space="preserve">looking at costs and </w:t>
      </w:r>
      <w:proofErr w:type="gramStart"/>
      <w:r w:rsidR="007E65C5" w:rsidRPr="007E65C5">
        <w:rPr>
          <w:rFonts w:ascii="Arial" w:hAnsi="Arial" w:cs="Arial"/>
          <w:sz w:val="20"/>
          <w:szCs w:val="20"/>
        </w:rPr>
        <w:t>consequences, and</w:t>
      </w:r>
      <w:proofErr w:type="gramEnd"/>
      <w:r w:rsidR="007E65C5" w:rsidRPr="007E65C5">
        <w:rPr>
          <w:rFonts w:ascii="Arial" w:hAnsi="Arial" w:cs="Arial"/>
          <w:sz w:val="20"/>
          <w:szCs w:val="20"/>
        </w:rPr>
        <w:t xml:space="preserve"> identifying factors that influenced implementation</w:t>
      </w:r>
      <w:r w:rsidR="000D10A2">
        <w:rPr>
          <w:rFonts w:ascii="Arial" w:hAnsi="Arial" w:cs="Arial"/>
          <w:sz w:val="20"/>
          <w:szCs w:val="20"/>
          <w:vertAlign w:val="superscript"/>
        </w:rPr>
        <w:t>6</w:t>
      </w:r>
      <w:r w:rsidR="007E65C5" w:rsidRPr="007E65C5">
        <w:rPr>
          <w:rFonts w:ascii="Arial" w:hAnsi="Arial" w:cs="Arial"/>
          <w:sz w:val="20"/>
          <w:szCs w:val="20"/>
        </w:rPr>
        <w:t xml:space="preserve">.  </w:t>
      </w:r>
    </w:p>
    <w:p w14:paraId="3A811373" w14:textId="296DDC91" w:rsidR="00FA1913" w:rsidRPr="00A21131" w:rsidRDefault="00B4317D" w:rsidP="007E65C5">
      <w:pPr>
        <w:pStyle w:val="EBSubhead1"/>
      </w:pPr>
      <w:r>
        <w:t xml:space="preserve">Study design </w:t>
      </w:r>
      <w:r w:rsidR="00EF3E50" w:rsidRPr="00A21131">
        <w:t xml:space="preserve"> </w:t>
      </w:r>
    </w:p>
    <w:p w14:paraId="6A24BAD7" w14:textId="77777777" w:rsidR="00E35574" w:rsidRDefault="007E65C5" w:rsidP="00C21C6B">
      <w:pPr>
        <w:pStyle w:val="ListParagraph"/>
        <w:spacing w:after="100" w:line="240" w:lineRule="auto"/>
        <w:ind w:left="0"/>
        <w:contextualSpacing w:val="0"/>
        <w:jc w:val="both"/>
        <w:rPr>
          <w:rFonts w:ascii="Arial" w:hAnsi="Arial" w:cs="Arial"/>
          <w:bCs/>
          <w:sz w:val="20"/>
          <w:szCs w:val="20"/>
        </w:rPr>
      </w:pPr>
      <w:r w:rsidRPr="007E65C5">
        <w:rPr>
          <w:rFonts w:ascii="Arial" w:hAnsi="Arial" w:cs="Arial"/>
          <w:bCs/>
          <w:sz w:val="20"/>
          <w:szCs w:val="20"/>
        </w:rPr>
        <w:t xml:space="preserve">A mix of qualitative and quantitative methods were used to examine the impact of policies </w:t>
      </w:r>
      <w:proofErr w:type="gramStart"/>
      <w:r w:rsidRPr="007E65C5">
        <w:rPr>
          <w:rFonts w:ascii="Arial" w:hAnsi="Arial" w:cs="Arial"/>
          <w:bCs/>
          <w:sz w:val="20"/>
          <w:szCs w:val="20"/>
        </w:rPr>
        <w:t>nationally, and</w:t>
      </w:r>
      <w:proofErr w:type="gramEnd"/>
      <w:r w:rsidRPr="007E65C5">
        <w:rPr>
          <w:rFonts w:ascii="Arial" w:hAnsi="Arial" w:cs="Arial"/>
          <w:bCs/>
          <w:sz w:val="20"/>
          <w:szCs w:val="20"/>
        </w:rPr>
        <w:t xml:space="preserve"> explore commonality and variation in local responses to safe staffing policies. </w:t>
      </w:r>
    </w:p>
    <w:p w14:paraId="3105AA29" w14:textId="0BA397D3" w:rsidR="00E35574" w:rsidRDefault="007E65C5" w:rsidP="00E35574">
      <w:pPr>
        <w:pStyle w:val="ListParagraph"/>
        <w:numPr>
          <w:ilvl w:val="0"/>
          <w:numId w:val="23"/>
        </w:numPr>
        <w:spacing w:after="100" w:line="240" w:lineRule="auto"/>
        <w:contextualSpacing w:val="0"/>
        <w:jc w:val="both"/>
        <w:rPr>
          <w:rFonts w:ascii="Arial" w:hAnsi="Arial" w:cs="Arial"/>
          <w:bCs/>
          <w:sz w:val="20"/>
          <w:szCs w:val="20"/>
        </w:rPr>
      </w:pPr>
      <w:r w:rsidRPr="007E65C5">
        <w:rPr>
          <w:rFonts w:ascii="Arial" w:hAnsi="Arial" w:cs="Arial"/>
          <w:bCs/>
          <w:sz w:val="20"/>
          <w:szCs w:val="20"/>
        </w:rPr>
        <w:t xml:space="preserve">An analysis of NHS national workforce </w:t>
      </w:r>
      <w:r w:rsidR="0099302F" w:rsidRPr="0099302F">
        <w:rPr>
          <w:rFonts w:ascii="Arial" w:hAnsi="Arial" w:cs="Arial"/>
          <w:bCs/>
          <w:sz w:val="20"/>
          <w:szCs w:val="20"/>
        </w:rPr>
        <w:t xml:space="preserve">data </w:t>
      </w:r>
      <w:r w:rsidRPr="0099302F">
        <w:rPr>
          <w:rFonts w:ascii="Arial" w:hAnsi="Arial" w:cs="Arial"/>
          <w:bCs/>
          <w:sz w:val="20"/>
          <w:szCs w:val="20"/>
        </w:rPr>
        <w:t>was</w:t>
      </w:r>
      <w:r w:rsidRPr="007E65C5">
        <w:rPr>
          <w:rFonts w:ascii="Arial" w:hAnsi="Arial" w:cs="Arial"/>
          <w:bCs/>
          <w:sz w:val="20"/>
          <w:szCs w:val="20"/>
        </w:rPr>
        <w:t xml:space="preserve"> undertaken to explore changes since 2010. </w:t>
      </w:r>
    </w:p>
    <w:p w14:paraId="41F77DA7" w14:textId="2C9B3BC6" w:rsidR="00E35574" w:rsidRDefault="007E65C5" w:rsidP="00E35574">
      <w:pPr>
        <w:pStyle w:val="ListParagraph"/>
        <w:numPr>
          <w:ilvl w:val="0"/>
          <w:numId w:val="23"/>
        </w:numPr>
        <w:spacing w:after="100" w:line="240" w:lineRule="auto"/>
        <w:contextualSpacing w:val="0"/>
        <w:jc w:val="both"/>
        <w:rPr>
          <w:rFonts w:ascii="Arial" w:hAnsi="Arial" w:cs="Arial"/>
          <w:bCs/>
          <w:sz w:val="20"/>
          <w:szCs w:val="20"/>
        </w:rPr>
      </w:pPr>
      <w:r w:rsidRPr="007E65C5">
        <w:rPr>
          <w:rFonts w:ascii="Arial" w:hAnsi="Arial" w:cs="Arial"/>
          <w:bCs/>
          <w:sz w:val="20"/>
          <w:szCs w:val="20"/>
        </w:rPr>
        <w:t xml:space="preserve">A national survey of Directors of Nursing in </w:t>
      </w:r>
      <w:r w:rsidR="0099302F">
        <w:rPr>
          <w:rFonts w:ascii="Arial" w:hAnsi="Arial" w:cs="Arial"/>
          <w:bCs/>
          <w:sz w:val="20"/>
          <w:szCs w:val="20"/>
        </w:rPr>
        <w:t>acute NHS hospital Trusts (n=148</w:t>
      </w:r>
      <w:r w:rsidRPr="007E65C5">
        <w:rPr>
          <w:rFonts w:ascii="Arial" w:hAnsi="Arial" w:cs="Arial"/>
          <w:bCs/>
          <w:sz w:val="20"/>
          <w:szCs w:val="20"/>
        </w:rPr>
        <w:t>)</w:t>
      </w:r>
      <w:r w:rsidR="000A7A49">
        <w:rPr>
          <w:rFonts w:ascii="Arial" w:hAnsi="Arial" w:cs="Arial"/>
          <w:bCs/>
          <w:sz w:val="20"/>
          <w:szCs w:val="20"/>
        </w:rPr>
        <w:t xml:space="preserve"> was carried out,</w:t>
      </w:r>
      <w:r w:rsidR="00DC4981">
        <w:rPr>
          <w:rFonts w:ascii="Arial" w:hAnsi="Arial" w:cs="Arial"/>
          <w:bCs/>
          <w:sz w:val="20"/>
          <w:szCs w:val="20"/>
        </w:rPr>
        <w:t xml:space="preserve"> to which </w:t>
      </w:r>
      <w:r w:rsidR="0099302F">
        <w:rPr>
          <w:rFonts w:ascii="Arial" w:hAnsi="Arial" w:cs="Arial"/>
          <w:bCs/>
          <w:sz w:val="20"/>
          <w:szCs w:val="20"/>
        </w:rPr>
        <w:t>91 (61</w:t>
      </w:r>
      <w:r w:rsidR="00F30864">
        <w:rPr>
          <w:rFonts w:ascii="Arial" w:hAnsi="Arial" w:cs="Arial"/>
          <w:bCs/>
          <w:sz w:val="20"/>
          <w:szCs w:val="20"/>
        </w:rPr>
        <w:t>%)</w:t>
      </w:r>
      <w:r w:rsidR="0099302F">
        <w:rPr>
          <w:rFonts w:ascii="Arial" w:hAnsi="Arial" w:cs="Arial"/>
          <w:bCs/>
          <w:sz w:val="20"/>
          <w:szCs w:val="20"/>
        </w:rPr>
        <w:t xml:space="preserve"> </w:t>
      </w:r>
      <w:r w:rsidR="00DC4981">
        <w:rPr>
          <w:rFonts w:ascii="Arial" w:hAnsi="Arial" w:cs="Arial"/>
          <w:bCs/>
          <w:sz w:val="20"/>
          <w:szCs w:val="20"/>
        </w:rPr>
        <w:t xml:space="preserve">responded. </w:t>
      </w:r>
      <w:r w:rsidRPr="007E65C5">
        <w:rPr>
          <w:rFonts w:ascii="Arial" w:hAnsi="Arial" w:cs="Arial"/>
          <w:bCs/>
          <w:sz w:val="20"/>
          <w:szCs w:val="20"/>
        </w:rPr>
        <w:t xml:space="preserve">  </w:t>
      </w:r>
    </w:p>
    <w:p w14:paraId="73DB23A9" w14:textId="7DFDC028" w:rsidR="00C21C6B" w:rsidRPr="007E65C5" w:rsidRDefault="007E65C5" w:rsidP="00E35574">
      <w:pPr>
        <w:pStyle w:val="ListParagraph"/>
        <w:numPr>
          <w:ilvl w:val="0"/>
          <w:numId w:val="23"/>
        </w:numPr>
        <w:spacing w:after="100" w:line="240" w:lineRule="auto"/>
        <w:contextualSpacing w:val="0"/>
        <w:jc w:val="both"/>
        <w:rPr>
          <w:rFonts w:ascii="Arial" w:hAnsi="Arial" w:cs="Arial"/>
          <w:bCs/>
          <w:sz w:val="20"/>
          <w:szCs w:val="20"/>
        </w:rPr>
      </w:pPr>
      <w:r w:rsidRPr="007E65C5">
        <w:rPr>
          <w:rFonts w:ascii="Arial" w:hAnsi="Arial" w:cs="Arial"/>
          <w:bCs/>
          <w:sz w:val="20"/>
          <w:szCs w:val="20"/>
        </w:rPr>
        <w:t xml:space="preserve">Four NHS Trusts providing acute hospital care were selected as case study sites for a realist informed evaluation plus a descriptive and economic assessment of the impact of policy implementation.   </w:t>
      </w:r>
    </w:p>
    <w:p w14:paraId="48B549BD" w14:textId="354C26EC" w:rsidR="00DC4981" w:rsidRDefault="000A7A49" w:rsidP="00DC4981">
      <w:pPr>
        <w:pStyle w:val="EBSubhead1"/>
      </w:pPr>
      <w:r>
        <w:t>Effects of safe staffing policies on Trusts</w:t>
      </w:r>
    </w:p>
    <w:p w14:paraId="2B93463A" w14:textId="2C8BD4FA" w:rsidR="000A7A49" w:rsidRDefault="000A7A49" w:rsidP="007E65C5">
      <w:pPr>
        <w:pStyle w:val="ListParagraph"/>
        <w:spacing w:after="100" w:line="240" w:lineRule="auto"/>
        <w:ind w:left="0"/>
        <w:contextualSpacing w:val="0"/>
        <w:jc w:val="both"/>
        <w:rPr>
          <w:rFonts w:ascii="Arial" w:hAnsi="Arial" w:cs="Arial"/>
          <w:bCs/>
          <w:sz w:val="20"/>
          <w:szCs w:val="20"/>
        </w:rPr>
      </w:pPr>
      <w:r>
        <w:rPr>
          <w:rFonts w:ascii="Arial" w:hAnsi="Arial" w:cs="Arial"/>
          <w:bCs/>
          <w:sz w:val="20"/>
          <w:szCs w:val="20"/>
        </w:rPr>
        <w:t>The implementation of safe staffing policies</w:t>
      </w:r>
      <w:r w:rsidR="007E65C5" w:rsidRPr="007E65C5">
        <w:rPr>
          <w:rFonts w:ascii="Arial" w:hAnsi="Arial" w:cs="Arial"/>
          <w:bCs/>
          <w:sz w:val="20"/>
          <w:szCs w:val="20"/>
        </w:rPr>
        <w:t xml:space="preserve"> </w:t>
      </w:r>
      <w:r>
        <w:rPr>
          <w:rFonts w:ascii="Arial" w:hAnsi="Arial" w:cs="Arial"/>
          <w:bCs/>
          <w:sz w:val="20"/>
          <w:szCs w:val="20"/>
        </w:rPr>
        <w:t>affected</w:t>
      </w:r>
      <w:r w:rsidR="007E65C5" w:rsidRPr="007E65C5">
        <w:rPr>
          <w:rFonts w:ascii="Arial" w:hAnsi="Arial" w:cs="Arial"/>
          <w:bCs/>
          <w:sz w:val="20"/>
          <w:szCs w:val="20"/>
        </w:rPr>
        <w:t xml:space="preserve"> case study Trusts in terms of: changes in the language used to refer to staffing, increased visibility of safe staffing within the organisation, use of data to support investment in nurse staffing, data providing a rationale for difficult decisions, policy as a driver for accelerated action around safe staffing, tools changing the nature of management practice, and policies enabling workforce redesign.</w:t>
      </w:r>
      <w:r w:rsidR="004E5467">
        <w:rPr>
          <w:rFonts w:ascii="Arial" w:hAnsi="Arial" w:cs="Arial"/>
          <w:bCs/>
          <w:sz w:val="20"/>
          <w:szCs w:val="20"/>
        </w:rPr>
        <w:t xml:space="preserve"> </w:t>
      </w:r>
      <w:r w:rsidR="004E5467" w:rsidRPr="004E5467">
        <w:rPr>
          <w:rFonts w:ascii="Arial" w:hAnsi="Arial" w:cs="Arial"/>
          <w:bCs/>
          <w:sz w:val="20"/>
          <w:szCs w:val="20"/>
        </w:rPr>
        <w:t xml:space="preserve">Case study Trusts </w:t>
      </w:r>
      <w:r w:rsidR="004E5467">
        <w:rPr>
          <w:rFonts w:ascii="Arial" w:hAnsi="Arial" w:cs="Arial"/>
          <w:bCs/>
          <w:sz w:val="20"/>
          <w:szCs w:val="20"/>
        </w:rPr>
        <w:t xml:space="preserve">reported that they </w:t>
      </w:r>
      <w:r w:rsidR="004E5467" w:rsidRPr="004E5467">
        <w:rPr>
          <w:rFonts w:ascii="Arial" w:hAnsi="Arial" w:cs="Arial"/>
          <w:bCs/>
          <w:sz w:val="20"/>
          <w:szCs w:val="20"/>
        </w:rPr>
        <w:t>conducted daily site-wide, multidisciplinary staffing reviews and 24</w:t>
      </w:r>
      <w:r w:rsidR="00053E03">
        <w:rPr>
          <w:rFonts w:ascii="Arial" w:hAnsi="Arial" w:cs="Arial"/>
          <w:bCs/>
          <w:sz w:val="20"/>
          <w:szCs w:val="20"/>
        </w:rPr>
        <w:t>-</w:t>
      </w:r>
      <w:r w:rsidR="004E5467" w:rsidRPr="004E5467">
        <w:rPr>
          <w:rFonts w:ascii="Arial" w:hAnsi="Arial" w:cs="Arial"/>
          <w:bCs/>
          <w:sz w:val="20"/>
          <w:szCs w:val="20"/>
        </w:rPr>
        <w:t>hour escalation at matron level or higher</w:t>
      </w:r>
      <w:r w:rsidR="004E5467">
        <w:rPr>
          <w:rFonts w:ascii="Arial" w:hAnsi="Arial" w:cs="Arial"/>
          <w:bCs/>
          <w:sz w:val="20"/>
          <w:szCs w:val="20"/>
        </w:rPr>
        <w:t>.</w:t>
      </w:r>
    </w:p>
    <w:p w14:paraId="5B168D25" w14:textId="26C946EA" w:rsidR="007E65C5" w:rsidRPr="007E65C5" w:rsidRDefault="004E5467" w:rsidP="007E65C5">
      <w:pPr>
        <w:pStyle w:val="ListParagraph"/>
        <w:spacing w:after="100" w:line="240" w:lineRule="auto"/>
        <w:ind w:left="0"/>
        <w:contextualSpacing w:val="0"/>
        <w:jc w:val="both"/>
        <w:rPr>
          <w:rFonts w:ascii="Arial" w:hAnsi="Arial" w:cs="Arial"/>
          <w:bCs/>
          <w:sz w:val="20"/>
          <w:szCs w:val="20"/>
        </w:rPr>
      </w:pPr>
      <w:r>
        <w:rPr>
          <w:rFonts w:ascii="Arial" w:hAnsi="Arial" w:cs="Arial"/>
          <w:bCs/>
          <w:sz w:val="20"/>
          <w:szCs w:val="20"/>
        </w:rPr>
        <w:t xml:space="preserve">In the survey, </w:t>
      </w:r>
      <w:r w:rsidR="007E65C5" w:rsidRPr="007E65C5">
        <w:rPr>
          <w:rFonts w:ascii="Arial" w:hAnsi="Arial" w:cs="Arial"/>
          <w:bCs/>
          <w:sz w:val="20"/>
          <w:szCs w:val="20"/>
        </w:rPr>
        <w:t>86%</w:t>
      </w:r>
      <w:r w:rsidR="000A7A49">
        <w:rPr>
          <w:rFonts w:ascii="Arial" w:hAnsi="Arial" w:cs="Arial"/>
          <w:bCs/>
          <w:sz w:val="20"/>
          <w:szCs w:val="20"/>
        </w:rPr>
        <w:t xml:space="preserve"> of</w:t>
      </w:r>
      <w:r w:rsidR="007E65C5" w:rsidRPr="007E65C5">
        <w:rPr>
          <w:rFonts w:ascii="Arial" w:hAnsi="Arial" w:cs="Arial"/>
          <w:bCs/>
          <w:sz w:val="20"/>
          <w:szCs w:val="20"/>
        </w:rPr>
        <w:t xml:space="preserve"> Trusts reported </w:t>
      </w:r>
      <w:r w:rsidR="007E56FC">
        <w:rPr>
          <w:rFonts w:ascii="Arial" w:hAnsi="Arial" w:cs="Arial"/>
          <w:bCs/>
          <w:sz w:val="20"/>
          <w:szCs w:val="20"/>
        </w:rPr>
        <w:t xml:space="preserve">that </w:t>
      </w:r>
      <w:r w:rsidR="007E65C5" w:rsidRPr="007E65C5">
        <w:rPr>
          <w:rFonts w:ascii="Arial" w:hAnsi="Arial" w:cs="Arial"/>
          <w:bCs/>
          <w:sz w:val="20"/>
          <w:szCs w:val="20"/>
        </w:rPr>
        <w:t xml:space="preserve">nursing establishments </w:t>
      </w:r>
      <w:r w:rsidR="007E56FC">
        <w:rPr>
          <w:rFonts w:ascii="Arial" w:hAnsi="Arial" w:cs="Arial"/>
          <w:bCs/>
          <w:sz w:val="20"/>
          <w:szCs w:val="20"/>
        </w:rPr>
        <w:t xml:space="preserve">were </w:t>
      </w:r>
      <w:r w:rsidR="007E65C5" w:rsidRPr="007E65C5">
        <w:rPr>
          <w:rFonts w:ascii="Arial" w:hAnsi="Arial" w:cs="Arial"/>
          <w:bCs/>
          <w:sz w:val="20"/>
          <w:szCs w:val="20"/>
        </w:rPr>
        <w:t>reviewed at least 6</w:t>
      </w:r>
      <w:r w:rsidR="000A7A49">
        <w:rPr>
          <w:rFonts w:ascii="Arial" w:hAnsi="Arial" w:cs="Arial"/>
          <w:bCs/>
          <w:sz w:val="20"/>
          <w:szCs w:val="20"/>
        </w:rPr>
        <w:t>-</w:t>
      </w:r>
      <w:r w:rsidR="007E65C5" w:rsidRPr="007E65C5">
        <w:rPr>
          <w:rFonts w:ascii="Arial" w:hAnsi="Arial" w:cs="Arial"/>
          <w:bCs/>
          <w:sz w:val="20"/>
          <w:szCs w:val="20"/>
        </w:rPr>
        <w:t>monthly (in line with NQB guidance). The Safer Nursing Care Tool (SNCT) or related tool was used to set establishments by almost all Trusts surveyed.</w:t>
      </w:r>
      <w:r>
        <w:rPr>
          <w:rFonts w:ascii="Arial" w:hAnsi="Arial" w:cs="Arial"/>
          <w:bCs/>
          <w:sz w:val="20"/>
          <w:szCs w:val="20"/>
        </w:rPr>
        <w:t xml:space="preserve"> </w:t>
      </w:r>
      <w:r w:rsidR="007E65C5" w:rsidRPr="007E65C5">
        <w:rPr>
          <w:rFonts w:ascii="Arial" w:hAnsi="Arial" w:cs="Arial"/>
          <w:bCs/>
          <w:sz w:val="20"/>
          <w:szCs w:val="20"/>
        </w:rPr>
        <w:t xml:space="preserve">New approaches to staff planning, rostering and board awareness were viewed as the most helpful changes. </w:t>
      </w:r>
    </w:p>
    <w:p w14:paraId="6EC8AF7E" w14:textId="67093046" w:rsidR="00041D20" w:rsidRDefault="00053E03" w:rsidP="00DC4981">
      <w:pPr>
        <w:pStyle w:val="EBSubhead1"/>
      </w:pPr>
      <w:r>
        <w:rPr>
          <w:noProof/>
          <w:lang w:eastAsia="en-GB"/>
        </w:rPr>
        <w:lastRenderedPageBreak/>
        <mc:AlternateContent>
          <mc:Choice Requires="wps">
            <w:drawing>
              <wp:anchor distT="45720" distB="45720" distL="114300" distR="114300" simplePos="0" relativeHeight="251674112" behindDoc="0" locked="0" layoutInCell="1" allowOverlap="1" wp14:anchorId="7B0A722B" wp14:editId="38514E25">
                <wp:simplePos x="0" y="0"/>
                <wp:positionH relativeFrom="column">
                  <wp:posOffset>-32385</wp:posOffset>
                </wp:positionH>
                <wp:positionV relativeFrom="paragraph">
                  <wp:posOffset>1013460</wp:posOffset>
                </wp:positionV>
                <wp:extent cx="361950" cy="222250"/>
                <wp:effectExtent l="0" t="635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361950" cy="222250"/>
                        </a:xfrm>
                        <a:prstGeom prst="rect">
                          <a:avLst/>
                        </a:prstGeom>
                        <a:solidFill>
                          <a:srgbClr val="FFFFFF"/>
                        </a:solidFill>
                        <a:ln w="9525">
                          <a:noFill/>
                          <a:miter lim="800000"/>
                          <a:headEnd/>
                          <a:tailEnd/>
                        </a:ln>
                      </wps:spPr>
                      <wps:txbx>
                        <w:txbxContent>
                          <w:p w14:paraId="7566C50E" w14:textId="4086C086" w:rsidR="00053E03" w:rsidRPr="00053E03" w:rsidRDefault="00053E03">
                            <w:pPr>
                              <w:rPr>
                                <w:sz w:val="14"/>
                              </w:rPr>
                            </w:pPr>
                            <w:r>
                              <w:rPr>
                                <w:sz w:val="14"/>
                              </w:rPr>
                              <w:t>%</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0A722B" id="_x0000_s1027" type="#_x0000_t202" style="position:absolute;margin-left:-2.55pt;margin-top:79.8pt;width:28.5pt;height:17.5pt;rotation:90;z-index:251674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" stroked="f">
                <v:textbox style="layout-flow:vertical;mso-layout-flow-alt:bottom-to-top">
                  <w:txbxContent>
                    <w:p w14:paraId="7566C50E" w14:textId="4086C086" w:rsidR="00053E03" w:rsidRPr="00053E03" w:rsidRDefault="00053E03">
                      <w:pPr>
                        <w:rPr>
                          <w:sz w:val="14"/>
                        </w:rPr>
                      </w:pPr>
                      <w:r>
                        <w:rPr>
                          <w:sz w:val="14"/>
                        </w:rPr>
                        <w:t>%</w:t>
                      </w:r>
                    </w:p>
                  </w:txbxContent>
                </v:textbox>
                <w10:wrap type="square"/>
              </v:shape>
            </w:pict>
          </mc:Fallback>
        </mc:AlternateContent>
      </w:r>
      <w:r w:rsidR="00937743" w:rsidRPr="00937743">
        <w:rPr>
          <w:bCs w:val="0"/>
          <w:noProof/>
          <w:sz w:val="20"/>
          <w:szCs w:val="20"/>
          <w:lang w:eastAsia="en-GB"/>
        </w:rPr>
        <w:drawing>
          <wp:anchor distT="0" distB="0" distL="114300" distR="114300" simplePos="0" relativeHeight="251672064" behindDoc="0" locked="0" layoutInCell="1" allowOverlap="1" wp14:anchorId="33FD2450" wp14:editId="0B7641C8">
            <wp:simplePos x="0" y="0"/>
            <wp:positionH relativeFrom="column">
              <wp:posOffset>19050</wp:posOffset>
            </wp:positionH>
            <wp:positionV relativeFrom="paragraph">
              <wp:posOffset>321310</wp:posOffset>
            </wp:positionV>
            <wp:extent cx="2990850" cy="3162300"/>
            <wp:effectExtent l="0" t="0" r="0" b="0"/>
            <wp:wrapTopAndBottom/>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r w:rsidR="00041D20">
        <w:t xml:space="preserve">Have things </w:t>
      </w:r>
      <w:r w:rsidR="004138AA">
        <w:t>improved</w:t>
      </w:r>
      <w:r w:rsidR="00041D20">
        <w:t xml:space="preserve"> post-Francis?</w:t>
      </w:r>
    </w:p>
    <w:p w14:paraId="262303E0" w14:textId="3F7539BF" w:rsidR="00937743" w:rsidRDefault="00937743" w:rsidP="00937743">
      <w:pPr>
        <w:pStyle w:val="ListParagraph"/>
        <w:spacing w:after="100" w:line="240" w:lineRule="auto"/>
        <w:ind w:left="0"/>
        <w:contextualSpacing w:val="0"/>
        <w:jc w:val="both"/>
        <w:rPr>
          <w:rFonts w:ascii="Arial" w:hAnsi="Arial" w:cs="Arial"/>
          <w:bCs/>
          <w:sz w:val="20"/>
          <w:szCs w:val="20"/>
        </w:rPr>
      </w:pPr>
    </w:p>
    <w:p w14:paraId="666772C6" w14:textId="2FCE3ADF" w:rsidR="00041D20" w:rsidRPr="00937743" w:rsidRDefault="00937743" w:rsidP="00937743">
      <w:pPr>
        <w:pStyle w:val="ListParagraph"/>
        <w:spacing w:after="100" w:line="240" w:lineRule="auto"/>
        <w:ind w:left="0"/>
        <w:contextualSpacing w:val="0"/>
        <w:jc w:val="both"/>
        <w:rPr>
          <w:rFonts w:ascii="Arial" w:hAnsi="Arial" w:cs="Arial"/>
          <w:bCs/>
          <w:sz w:val="20"/>
          <w:szCs w:val="20"/>
        </w:rPr>
      </w:pPr>
      <w:r w:rsidRPr="00937743">
        <w:rPr>
          <w:rFonts w:ascii="Arial" w:hAnsi="Arial" w:cs="Arial"/>
          <w:bCs/>
          <w:sz w:val="20"/>
          <w:szCs w:val="20"/>
        </w:rPr>
        <w:t xml:space="preserve">Directors of </w:t>
      </w:r>
      <w:r>
        <w:rPr>
          <w:rFonts w:ascii="Arial" w:hAnsi="Arial" w:cs="Arial"/>
          <w:bCs/>
          <w:sz w:val="20"/>
          <w:szCs w:val="20"/>
        </w:rPr>
        <w:t xml:space="preserve">Nursing were asked whether various aspects of nurse staffing had got better, got worse or stayed the same in their Trust, since the Francis Inquiry. The percentage reporting things had got better is shown in the graph. </w:t>
      </w:r>
      <w:r w:rsidRPr="00937743">
        <w:rPr>
          <w:rFonts w:ascii="Arial" w:hAnsi="Arial" w:cs="Arial"/>
          <w:bCs/>
          <w:sz w:val="20"/>
          <w:szCs w:val="20"/>
        </w:rPr>
        <w:t>94% said that Board awareness of sta</w:t>
      </w:r>
      <w:r>
        <w:rPr>
          <w:rFonts w:ascii="Arial" w:hAnsi="Arial" w:cs="Arial"/>
          <w:bCs/>
          <w:sz w:val="20"/>
          <w:szCs w:val="20"/>
        </w:rPr>
        <w:t xml:space="preserve">ffing as an issue had improved; </w:t>
      </w:r>
      <w:r w:rsidRPr="00937743">
        <w:rPr>
          <w:rFonts w:ascii="Arial" w:hAnsi="Arial" w:cs="Arial"/>
          <w:bCs/>
          <w:sz w:val="20"/>
          <w:szCs w:val="20"/>
        </w:rPr>
        <w:t>74% said that Board support for investment in nursing workforce had got better.</w:t>
      </w:r>
    </w:p>
    <w:p w14:paraId="062DEE3C" w14:textId="77777777" w:rsidR="00937743" w:rsidRDefault="00937743" w:rsidP="00937743">
      <w:pPr>
        <w:pStyle w:val="ExecsummarySub-head"/>
        <w:rPr>
          <w:sz w:val="24"/>
          <w:szCs w:val="24"/>
        </w:rPr>
      </w:pPr>
      <w:r w:rsidRPr="00A21131">
        <w:rPr>
          <w:sz w:val="24"/>
          <w:szCs w:val="24"/>
        </w:rPr>
        <w:t xml:space="preserve">Workforce changes </w:t>
      </w:r>
    </w:p>
    <w:p w14:paraId="2B1923E7" w14:textId="70279BB3" w:rsidR="00937743" w:rsidRPr="009E7120" w:rsidRDefault="00937743" w:rsidP="00A278D1">
      <w:pPr>
        <w:spacing w:after="100" w:line="240" w:lineRule="auto"/>
        <w:jc w:val="both"/>
        <w:rPr>
          <w:rFonts w:ascii="Arial" w:hAnsi="Arial" w:cs="Arial"/>
          <w:bCs/>
          <w:sz w:val="20"/>
          <w:szCs w:val="20"/>
        </w:rPr>
      </w:pPr>
      <w:r w:rsidRPr="00A278D1">
        <w:rPr>
          <w:rFonts w:ascii="Arial" w:hAnsi="Arial" w:cs="Arial"/>
          <w:bCs/>
          <w:sz w:val="20"/>
          <w:szCs w:val="20"/>
        </w:rPr>
        <w:t xml:space="preserve">Following a period of zero growth between 2009-2013, the whole-time-equivalent number of nursing staff employed in the NHS acute sector increased since 2013 by 10% for registered nurses (RNs) and 30% for support staff (HCAs). </w:t>
      </w:r>
      <w:r w:rsidR="00A278D1">
        <w:rPr>
          <w:rFonts w:ascii="Arial" w:hAnsi="Arial" w:cs="Arial"/>
          <w:bCs/>
          <w:sz w:val="20"/>
          <w:szCs w:val="20"/>
        </w:rPr>
        <w:t>However, p</w:t>
      </w:r>
      <w:r w:rsidR="00A278D1" w:rsidRPr="00A278D1">
        <w:rPr>
          <w:rFonts w:ascii="Arial" w:hAnsi="Arial" w:cs="Arial"/>
          <w:bCs/>
          <w:sz w:val="20"/>
          <w:szCs w:val="20"/>
        </w:rPr>
        <w:t>atient numbers</w:t>
      </w:r>
      <w:r w:rsidR="00A278D1">
        <w:rPr>
          <w:rFonts w:ascii="Arial" w:hAnsi="Arial" w:cs="Arial"/>
          <w:bCs/>
          <w:sz w:val="20"/>
          <w:szCs w:val="20"/>
        </w:rPr>
        <w:t xml:space="preserve"> </w:t>
      </w:r>
      <w:r w:rsidR="00A278D1" w:rsidRPr="00A278D1">
        <w:rPr>
          <w:rFonts w:ascii="Arial" w:hAnsi="Arial" w:cs="Arial"/>
          <w:bCs/>
          <w:sz w:val="20"/>
          <w:szCs w:val="20"/>
        </w:rPr>
        <w:t xml:space="preserve">also increased; </w:t>
      </w:r>
      <w:r w:rsidR="00A278D1">
        <w:rPr>
          <w:rFonts w:ascii="Arial" w:hAnsi="Arial" w:cs="Arial"/>
          <w:bCs/>
          <w:sz w:val="20"/>
          <w:szCs w:val="20"/>
        </w:rPr>
        <w:t xml:space="preserve">there was </w:t>
      </w:r>
      <w:r w:rsidR="00A278D1" w:rsidRPr="00A278D1">
        <w:rPr>
          <w:rFonts w:ascii="Arial" w:hAnsi="Arial" w:cs="Arial"/>
          <w:bCs/>
          <w:sz w:val="20"/>
          <w:szCs w:val="20"/>
        </w:rPr>
        <w:t>no net</w:t>
      </w:r>
      <w:r w:rsidR="00A278D1">
        <w:rPr>
          <w:rFonts w:ascii="Arial" w:hAnsi="Arial" w:cs="Arial"/>
          <w:bCs/>
          <w:sz w:val="20"/>
          <w:szCs w:val="20"/>
        </w:rPr>
        <w:t xml:space="preserve"> </w:t>
      </w:r>
      <w:r w:rsidR="00A278D1" w:rsidRPr="00A278D1">
        <w:rPr>
          <w:rFonts w:ascii="Arial" w:hAnsi="Arial" w:cs="Arial"/>
          <w:bCs/>
          <w:sz w:val="20"/>
          <w:szCs w:val="20"/>
        </w:rPr>
        <w:t>increase in RN staffing</w:t>
      </w:r>
      <w:r w:rsidR="00A278D1">
        <w:rPr>
          <w:rFonts w:ascii="Arial" w:hAnsi="Arial" w:cs="Arial"/>
          <w:bCs/>
          <w:sz w:val="20"/>
          <w:szCs w:val="20"/>
        </w:rPr>
        <w:t xml:space="preserve"> </w:t>
      </w:r>
      <w:r w:rsidR="00A278D1" w:rsidRPr="00A278D1">
        <w:rPr>
          <w:rFonts w:ascii="Arial" w:hAnsi="Arial" w:cs="Arial"/>
          <w:bCs/>
          <w:sz w:val="20"/>
          <w:szCs w:val="20"/>
        </w:rPr>
        <w:t>per patient</w:t>
      </w:r>
      <w:r w:rsidR="00A278D1">
        <w:rPr>
          <w:rFonts w:ascii="Arial" w:hAnsi="Arial" w:cs="Arial"/>
          <w:bCs/>
          <w:sz w:val="20"/>
          <w:szCs w:val="20"/>
        </w:rPr>
        <w:t>.</w:t>
      </w:r>
      <w:r w:rsidR="00A278D1" w:rsidRPr="00A278D1">
        <w:rPr>
          <w:rFonts w:ascii="Arial" w:hAnsi="Arial" w:cs="Arial"/>
          <w:bCs/>
          <w:sz w:val="20"/>
          <w:szCs w:val="20"/>
        </w:rPr>
        <w:t xml:space="preserve"> </w:t>
      </w:r>
      <w:r w:rsidRPr="007E65C5">
        <w:rPr>
          <w:rFonts w:ascii="Arial" w:hAnsi="Arial" w:cs="Arial"/>
          <w:bCs/>
          <w:sz w:val="20"/>
          <w:szCs w:val="20"/>
        </w:rPr>
        <w:t xml:space="preserve">Growth in nursing workforce was not uniformly distributed:  increases in acute hospital services (where policy attention focussed) were </w:t>
      </w:r>
      <w:r w:rsidR="00641B43">
        <w:rPr>
          <w:rFonts w:ascii="Arial" w:hAnsi="Arial" w:cs="Arial"/>
          <w:bCs/>
          <w:sz w:val="20"/>
          <w:szCs w:val="20"/>
        </w:rPr>
        <w:t xml:space="preserve">seen </w:t>
      </w:r>
      <w:r w:rsidR="004138AA">
        <w:rPr>
          <w:rFonts w:ascii="Arial" w:hAnsi="Arial" w:cs="Arial"/>
          <w:bCs/>
          <w:sz w:val="20"/>
          <w:szCs w:val="20"/>
        </w:rPr>
        <w:t>in neither</w:t>
      </w:r>
      <w:r w:rsidRPr="007E65C5">
        <w:rPr>
          <w:rFonts w:ascii="Arial" w:hAnsi="Arial" w:cs="Arial"/>
          <w:bCs/>
          <w:sz w:val="20"/>
          <w:szCs w:val="20"/>
        </w:rPr>
        <w:t xml:space="preserve"> community, learning disability </w:t>
      </w:r>
      <w:r w:rsidR="00641B43">
        <w:rPr>
          <w:rFonts w:ascii="Arial" w:hAnsi="Arial" w:cs="Arial"/>
          <w:bCs/>
          <w:sz w:val="20"/>
          <w:szCs w:val="20"/>
        </w:rPr>
        <w:t>nor</w:t>
      </w:r>
      <w:r w:rsidRPr="007E65C5">
        <w:rPr>
          <w:rFonts w:ascii="Arial" w:hAnsi="Arial" w:cs="Arial"/>
          <w:bCs/>
          <w:sz w:val="20"/>
          <w:szCs w:val="20"/>
        </w:rPr>
        <w:t xml:space="preserve"> maternity. </w:t>
      </w:r>
      <w:r w:rsidR="009E7120" w:rsidRPr="009E7120">
        <w:rPr>
          <w:rFonts w:ascii="Arial" w:hAnsi="Arial" w:cs="Arial"/>
          <w:bCs/>
          <w:sz w:val="20"/>
          <w:szCs w:val="20"/>
        </w:rPr>
        <w:t xml:space="preserve">25% of Trusts reported that there were more than </w:t>
      </w:r>
      <w:r w:rsidR="00A278D1" w:rsidRPr="009E7120">
        <w:rPr>
          <w:rFonts w:ascii="Arial" w:hAnsi="Arial" w:cs="Arial"/>
          <w:bCs/>
          <w:sz w:val="20"/>
          <w:szCs w:val="20"/>
        </w:rPr>
        <w:t>eight</w:t>
      </w:r>
      <w:r w:rsidR="009E7120" w:rsidRPr="009E7120">
        <w:rPr>
          <w:rFonts w:ascii="Arial" w:hAnsi="Arial" w:cs="Arial"/>
          <w:bCs/>
          <w:sz w:val="20"/>
          <w:szCs w:val="20"/>
        </w:rPr>
        <w:t xml:space="preserve"> patients per RN in more than 65% of shifts over a year.</w:t>
      </w:r>
    </w:p>
    <w:p w14:paraId="7E831FEB" w14:textId="77777777" w:rsidR="00937743" w:rsidRPr="007E65C5" w:rsidRDefault="00937743" w:rsidP="00937743">
      <w:pPr>
        <w:pStyle w:val="ListParagraph"/>
        <w:spacing w:after="100" w:line="240" w:lineRule="auto"/>
        <w:ind w:left="0"/>
        <w:contextualSpacing w:val="0"/>
        <w:jc w:val="both"/>
        <w:rPr>
          <w:rFonts w:ascii="Arial" w:hAnsi="Arial" w:cs="Arial"/>
          <w:bCs/>
          <w:sz w:val="20"/>
          <w:szCs w:val="20"/>
        </w:rPr>
      </w:pPr>
      <w:r w:rsidRPr="007E65C5">
        <w:rPr>
          <w:rFonts w:ascii="Arial" w:hAnsi="Arial" w:cs="Arial"/>
          <w:bCs/>
          <w:sz w:val="20"/>
          <w:szCs w:val="20"/>
        </w:rPr>
        <w:t>Growth in RN staffing ha</w:t>
      </w:r>
      <w:r>
        <w:rPr>
          <w:rFonts w:ascii="Arial" w:hAnsi="Arial" w:cs="Arial"/>
          <w:bCs/>
          <w:sz w:val="20"/>
          <w:szCs w:val="20"/>
        </w:rPr>
        <w:t>d</w:t>
      </w:r>
      <w:r w:rsidRPr="007E65C5">
        <w:rPr>
          <w:rFonts w:ascii="Arial" w:hAnsi="Arial" w:cs="Arial"/>
          <w:bCs/>
          <w:sz w:val="20"/>
          <w:szCs w:val="20"/>
        </w:rPr>
        <w:t xml:space="preserve"> been constrained by Trusts’ inability to fill posts. The survey found that the average RN vacancy rate in 2017 was 10%. At a shift level, Trusts had increasing difficulty filling planned registered nurse hours (as gauged through ‘fill-rate’ data). Nursing staff are reported as working a larger number of additional </w:t>
      </w:r>
      <w:r w:rsidRPr="000700B8">
        <w:rPr>
          <w:rFonts w:ascii="Arial" w:hAnsi="Arial" w:cs="Arial"/>
          <w:bCs/>
          <w:sz w:val="20"/>
          <w:szCs w:val="20"/>
        </w:rPr>
        <w:t>hours</w:t>
      </w:r>
      <w:r>
        <w:rPr>
          <w:rFonts w:ascii="Arial" w:hAnsi="Arial" w:cs="Arial"/>
          <w:bCs/>
          <w:sz w:val="20"/>
          <w:szCs w:val="20"/>
        </w:rPr>
        <w:t xml:space="preserve">, compared with </w:t>
      </w:r>
      <w:r w:rsidRPr="000700B8">
        <w:rPr>
          <w:rFonts w:ascii="Arial" w:hAnsi="Arial" w:cs="Arial"/>
          <w:bCs/>
          <w:sz w:val="20"/>
          <w:szCs w:val="20"/>
        </w:rPr>
        <w:t>previous years</w:t>
      </w:r>
      <w:r>
        <w:rPr>
          <w:rFonts w:ascii="Arial" w:hAnsi="Arial" w:cs="Arial"/>
          <w:bCs/>
          <w:sz w:val="20"/>
          <w:szCs w:val="20"/>
        </w:rPr>
        <w:t xml:space="preserve">. </w:t>
      </w:r>
      <w:r w:rsidRPr="007E65C5">
        <w:rPr>
          <w:rFonts w:ascii="Arial" w:hAnsi="Arial" w:cs="Arial"/>
          <w:bCs/>
          <w:sz w:val="20"/>
          <w:szCs w:val="20"/>
        </w:rPr>
        <w:t xml:space="preserve">  </w:t>
      </w:r>
    </w:p>
    <w:p w14:paraId="05D1D8D5" w14:textId="4CAE0D4E" w:rsidR="00DC4981" w:rsidRDefault="00DC4981" w:rsidP="00DC4981">
      <w:pPr>
        <w:pStyle w:val="EBSubhead1"/>
      </w:pPr>
      <w:r>
        <w:t xml:space="preserve">What influenced </w:t>
      </w:r>
      <w:r w:rsidR="007E65C5" w:rsidRPr="007E65C5">
        <w:t>implementation</w:t>
      </w:r>
      <w:r>
        <w:t xml:space="preserve"> locally? </w:t>
      </w:r>
    </w:p>
    <w:p w14:paraId="5AE24793" w14:textId="77777777" w:rsidR="00041D20" w:rsidRDefault="00DC4981" w:rsidP="007E65C5">
      <w:pPr>
        <w:pStyle w:val="ListParagraph"/>
        <w:spacing w:after="100" w:line="240" w:lineRule="auto"/>
        <w:ind w:left="0"/>
        <w:contextualSpacing w:val="0"/>
        <w:jc w:val="both"/>
        <w:rPr>
          <w:rFonts w:ascii="Arial" w:hAnsi="Arial" w:cs="Arial"/>
          <w:bCs/>
          <w:sz w:val="20"/>
          <w:szCs w:val="20"/>
        </w:rPr>
      </w:pPr>
      <w:r>
        <w:rPr>
          <w:rFonts w:ascii="Arial" w:hAnsi="Arial" w:cs="Arial"/>
          <w:bCs/>
          <w:sz w:val="20"/>
          <w:szCs w:val="20"/>
        </w:rPr>
        <w:t>T</w:t>
      </w:r>
      <w:r w:rsidR="007E65C5" w:rsidRPr="007E65C5">
        <w:rPr>
          <w:rFonts w:ascii="Arial" w:hAnsi="Arial" w:cs="Arial"/>
          <w:bCs/>
          <w:sz w:val="20"/>
          <w:szCs w:val="20"/>
        </w:rPr>
        <w:t>he clarity of the safe staffing policy message, degree of learning and innovation, use</w:t>
      </w:r>
      <w:r w:rsidR="002C29DE">
        <w:rPr>
          <w:rFonts w:ascii="Arial" w:hAnsi="Arial" w:cs="Arial"/>
          <w:bCs/>
          <w:sz w:val="20"/>
          <w:szCs w:val="20"/>
        </w:rPr>
        <w:t xml:space="preserve"> of tools and technologies, and </w:t>
      </w:r>
      <w:r w:rsidR="007E65C5" w:rsidRPr="007E65C5">
        <w:rPr>
          <w:rFonts w:ascii="Arial" w:hAnsi="Arial" w:cs="Arial"/>
          <w:bCs/>
          <w:sz w:val="20"/>
          <w:szCs w:val="20"/>
        </w:rPr>
        <w:t>credibility/reliability of data</w:t>
      </w:r>
      <w:r w:rsidR="002C29DE">
        <w:rPr>
          <w:rFonts w:ascii="Arial" w:hAnsi="Arial" w:cs="Arial"/>
          <w:bCs/>
          <w:sz w:val="20"/>
          <w:szCs w:val="20"/>
        </w:rPr>
        <w:t xml:space="preserve"> all influenced </w:t>
      </w:r>
      <w:r w:rsidR="00041D20">
        <w:rPr>
          <w:rFonts w:ascii="Arial" w:hAnsi="Arial" w:cs="Arial"/>
          <w:bCs/>
          <w:sz w:val="20"/>
          <w:szCs w:val="20"/>
        </w:rPr>
        <w:t>implementation of the policies.</w:t>
      </w:r>
    </w:p>
    <w:p w14:paraId="114FD168" w14:textId="064F9838" w:rsidR="007E65C5" w:rsidRPr="007E65C5" w:rsidRDefault="007E65C5" w:rsidP="007E65C5">
      <w:pPr>
        <w:pStyle w:val="ListParagraph"/>
        <w:spacing w:after="100" w:line="240" w:lineRule="auto"/>
        <w:ind w:left="0"/>
        <w:contextualSpacing w:val="0"/>
        <w:jc w:val="both"/>
        <w:rPr>
          <w:rFonts w:ascii="Arial" w:hAnsi="Arial" w:cs="Arial"/>
          <w:bCs/>
          <w:sz w:val="20"/>
          <w:szCs w:val="20"/>
        </w:rPr>
      </w:pPr>
      <w:r w:rsidRPr="007E65C5">
        <w:rPr>
          <w:rFonts w:ascii="Arial" w:hAnsi="Arial" w:cs="Arial"/>
          <w:bCs/>
          <w:sz w:val="20"/>
          <w:szCs w:val="20"/>
        </w:rPr>
        <w:t xml:space="preserve">Trusts adopted strategies to cope with and mitigate against staffing shortfalls, but in all </w:t>
      </w:r>
      <w:r w:rsidR="00DC4981">
        <w:rPr>
          <w:rFonts w:ascii="Arial" w:hAnsi="Arial" w:cs="Arial"/>
          <w:bCs/>
          <w:sz w:val="20"/>
          <w:szCs w:val="20"/>
        </w:rPr>
        <w:t>four</w:t>
      </w:r>
      <w:r w:rsidRPr="007E65C5">
        <w:rPr>
          <w:rFonts w:ascii="Arial" w:hAnsi="Arial" w:cs="Arial"/>
          <w:bCs/>
          <w:sz w:val="20"/>
          <w:szCs w:val="20"/>
        </w:rPr>
        <w:t xml:space="preserve"> case studies</w:t>
      </w:r>
      <w:r w:rsidR="00641B43">
        <w:rPr>
          <w:rFonts w:ascii="Arial" w:hAnsi="Arial" w:cs="Arial"/>
          <w:bCs/>
          <w:sz w:val="20"/>
          <w:szCs w:val="20"/>
        </w:rPr>
        <w:t>,</w:t>
      </w:r>
      <w:r w:rsidRPr="007E65C5">
        <w:rPr>
          <w:rFonts w:ascii="Arial" w:hAnsi="Arial" w:cs="Arial"/>
          <w:bCs/>
          <w:sz w:val="20"/>
          <w:szCs w:val="20"/>
        </w:rPr>
        <w:t xml:space="preserve"> </w:t>
      </w:r>
      <w:r w:rsidRPr="007E65C5">
        <w:rPr>
          <w:rFonts w:ascii="Arial" w:hAnsi="Arial" w:cs="Arial"/>
          <w:bCs/>
          <w:sz w:val="20"/>
          <w:szCs w:val="20"/>
        </w:rPr>
        <w:t xml:space="preserve">senior nurses reported </w:t>
      </w:r>
      <w:r w:rsidR="004138AA" w:rsidRPr="007E65C5">
        <w:rPr>
          <w:rFonts w:ascii="Arial" w:hAnsi="Arial" w:cs="Arial"/>
          <w:bCs/>
          <w:sz w:val="20"/>
          <w:szCs w:val="20"/>
        </w:rPr>
        <w:t>imbalances, which</w:t>
      </w:r>
      <w:r w:rsidRPr="007E65C5">
        <w:rPr>
          <w:rFonts w:ascii="Arial" w:hAnsi="Arial" w:cs="Arial"/>
          <w:bCs/>
          <w:sz w:val="20"/>
          <w:szCs w:val="20"/>
        </w:rPr>
        <w:t xml:space="preserve"> led to times when wards were not operating with safe nurse staffing levels. </w:t>
      </w:r>
    </w:p>
    <w:p w14:paraId="3605F431" w14:textId="22CC7338" w:rsidR="002C29DE" w:rsidRDefault="002C29DE" w:rsidP="007E65C5">
      <w:pPr>
        <w:pStyle w:val="ListParagraph"/>
        <w:spacing w:after="100" w:line="240" w:lineRule="auto"/>
        <w:ind w:left="0"/>
        <w:contextualSpacing w:val="0"/>
        <w:jc w:val="both"/>
        <w:rPr>
          <w:rFonts w:ascii="Arial" w:hAnsi="Arial" w:cs="Arial"/>
          <w:bCs/>
          <w:sz w:val="20"/>
          <w:szCs w:val="20"/>
        </w:rPr>
      </w:pPr>
      <w:r>
        <w:rPr>
          <w:rFonts w:ascii="Arial" w:hAnsi="Arial" w:cs="Arial"/>
          <w:bCs/>
          <w:sz w:val="20"/>
          <w:szCs w:val="20"/>
        </w:rPr>
        <w:t>I</w:t>
      </w:r>
      <w:r w:rsidR="00DC4981" w:rsidRPr="007E65C5">
        <w:rPr>
          <w:rFonts w:ascii="Arial" w:hAnsi="Arial" w:cs="Arial"/>
          <w:bCs/>
          <w:sz w:val="20"/>
          <w:szCs w:val="20"/>
        </w:rPr>
        <w:t>mpl</w:t>
      </w:r>
      <w:r w:rsidR="00DC4981">
        <w:rPr>
          <w:rFonts w:ascii="Arial" w:hAnsi="Arial" w:cs="Arial"/>
          <w:bCs/>
          <w:sz w:val="20"/>
          <w:szCs w:val="20"/>
        </w:rPr>
        <w:t>emen</w:t>
      </w:r>
      <w:r w:rsidR="00DC4981" w:rsidRPr="007E65C5">
        <w:rPr>
          <w:rFonts w:ascii="Arial" w:hAnsi="Arial" w:cs="Arial"/>
          <w:bCs/>
          <w:sz w:val="20"/>
          <w:szCs w:val="20"/>
        </w:rPr>
        <w:t>tation</w:t>
      </w:r>
      <w:r w:rsidR="007E65C5" w:rsidRPr="007E65C5">
        <w:rPr>
          <w:rFonts w:ascii="Arial" w:hAnsi="Arial" w:cs="Arial"/>
          <w:bCs/>
          <w:sz w:val="20"/>
          <w:szCs w:val="20"/>
        </w:rPr>
        <w:t xml:space="preserve"> worked best when there </w:t>
      </w:r>
      <w:r>
        <w:rPr>
          <w:rFonts w:ascii="Arial" w:hAnsi="Arial" w:cs="Arial"/>
          <w:bCs/>
          <w:sz w:val="20"/>
          <w:szCs w:val="20"/>
        </w:rPr>
        <w:t>was</w:t>
      </w:r>
      <w:r w:rsidR="007E65C5" w:rsidRPr="007E65C5">
        <w:rPr>
          <w:rFonts w:ascii="Arial" w:hAnsi="Arial" w:cs="Arial"/>
          <w:bCs/>
          <w:sz w:val="20"/>
          <w:szCs w:val="20"/>
        </w:rPr>
        <w:t xml:space="preserve"> a ‘whole-systems’ approach with good alignment across organisational strategies and data systems related to safe staffing including </w:t>
      </w:r>
      <w:r w:rsidR="003360D5">
        <w:rPr>
          <w:rFonts w:ascii="Arial" w:hAnsi="Arial" w:cs="Arial"/>
          <w:bCs/>
          <w:sz w:val="20"/>
          <w:szCs w:val="20"/>
        </w:rPr>
        <w:t xml:space="preserve">those for </w:t>
      </w:r>
      <w:r w:rsidR="007E65C5" w:rsidRPr="007E65C5">
        <w:rPr>
          <w:rFonts w:ascii="Arial" w:hAnsi="Arial" w:cs="Arial"/>
          <w:bCs/>
          <w:sz w:val="20"/>
          <w:szCs w:val="20"/>
        </w:rPr>
        <w:t xml:space="preserve">workforce, finance, quality, safety, and professional practice. Clearly defined leadership, a shared sense of accountability, consideration </w:t>
      </w:r>
      <w:r w:rsidR="007A1472">
        <w:rPr>
          <w:rFonts w:ascii="Arial" w:hAnsi="Arial" w:cs="Arial"/>
          <w:bCs/>
          <w:sz w:val="20"/>
          <w:szCs w:val="20"/>
        </w:rPr>
        <w:t xml:space="preserve">of </w:t>
      </w:r>
      <w:r w:rsidR="007E65C5" w:rsidRPr="007E65C5">
        <w:rPr>
          <w:rFonts w:ascii="Arial" w:hAnsi="Arial" w:cs="Arial"/>
          <w:bCs/>
          <w:sz w:val="20"/>
          <w:szCs w:val="20"/>
        </w:rPr>
        <w:t xml:space="preserve">wider workforce issues such as recruitment and retention, engagement with external stakeholders and a high degree of goodwill, were all factors associated with success. </w:t>
      </w:r>
    </w:p>
    <w:p w14:paraId="3E213AAE" w14:textId="450D3E1D" w:rsidR="007E65C5" w:rsidRDefault="007E65C5" w:rsidP="007E65C5">
      <w:pPr>
        <w:pStyle w:val="ListParagraph"/>
        <w:spacing w:after="100" w:line="240" w:lineRule="auto"/>
        <w:ind w:left="0"/>
        <w:contextualSpacing w:val="0"/>
        <w:jc w:val="both"/>
        <w:rPr>
          <w:rFonts w:ascii="Arial" w:hAnsi="Arial" w:cs="Arial"/>
          <w:bCs/>
          <w:sz w:val="20"/>
          <w:szCs w:val="20"/>
        </w:rPr>
      </w:pPr>
      <w:r w:rsidRPr="007E65C5">
        <w:rPr>
          <w:rFonts w:ascii="Arial" w:hAnsi="Arial" w:cs="Arial"/>
          <w:bCs/>
          <w:sz w:val="20"/>
          <w:szCs w:val="20"/>
        </w:rPr>
        <w:t>A lack of transparency and equity around staffing within organisations risked the goodwill needed for success.</w:t>
      </w:r>
    </w:p>
    <w:p w14:paraId="1BD4EC05" w14:textId="2EC40786" w:rsidR="007E65C5" w:rsidRPr="007E65C5" w:rsidRDefault="00DC4981" w:rsidP="00DC4981">
      <w:pPr>
        <w:pStyle w:val="EBSubhead1"/>
      </w:pPr>
      <w:r>
        <w:t xml:space="preserve">Conclusions </w:t>
      </w:r>
    </w:p>
    <w:p w14:paraId="0A30D192" w14:textId="65A44DD5" w:rsidR="00DC4981" w:rsidRDefault="007E65C5" w:rsidP="007E65C5">
      <w:pPr>
        <w:pStyle w:val="ListParagraph"/>
        <w:spacing w:after="100" w:line="240" w:lineRule="auto"/>
        <w:ind w:left="0"/>
        <w:contextualSpacing w:val="0"/>
        <w:jc w:val="both"/>
        <w:rPr>
          <w:rFonts w:ascii="Arial" w:hAnsi="Arial" w:cs="Arial"/>
          <w:bCs/>
          <w:sz w:val="20"/>
          <w:szCs w:val="20"/>
        </w:rPr>
      </w:pPr>
      <w:r w:rsidRPr="007E65C5">
        <w:rPr>
          <w:rFonts w:ascii="Arial" w:hAnsi="Arial" w:cs="Arial"/>
          <w:bCs/>
          <w:sz w:val="20"/>
          <w:szCs w:val="20"/>
        </w:rPr>
        <w:t xml:space="preserve">Policies provided leverage and raised the profile of nursing workforce issues at board level, contributing to </w:t>
      </w:r>
      <w:r w:rsidR="007A1472">
        <w:rPr>
          <w:rFonts w:ascii="Arial" w:hAnsi="Arial" w:cs="Arial"/>
          <w:bCs/>
          <w:sz w:val="20"/>
          <w:szCs w:val="20"/>
        </w:rPr>
        <w:t xml:space="preserve">a </w:t>
      </w:r>
      <w:r w:rsidRPr="007E65C5">
        <w:rPr>
          <w:rFonts w:ascii="Arial" w:hAnsi="Arial" w:cs="Arial"/>
          <w:bCs/>
          <w:sz w:val="20"/>
          <w:szCs w:val="20"/>
        </w:rPr>
        <w:t>willingness to invest in increasing nursing numbers. However</w:t>
      </w:r>
      <w:r w:rsidR="007A1472">
        <w:rPr>
          <w:rFonts w:ascii="Arial" w:hAnsi="Arial" w:cs="Arial"/>
          <w:bCs/>
          <w:sz w:val="20"/>
          <w:szCs w:val="20"/>
        </w:rPr>
        <w:t>,</w:t>
      </w:r>
      <w:r w:rsidRPr="007E65C5">
        <w:rPr>
          <w:rFonts w:ascii="Arial" w:hAnsi="Arial" w:cs="Arial"/>
          <w:bCs/>
          <w:sz w:val="20"/>
          <w:szCs w:val="20"/>
        </w:rPr>
        <w:t xml:space="preserve"> a lack of assessment of the likely scale of investment (and human resources) required nationally to achieve ‘safe staffing’ led to financial considerations becoming a barrier to achieving the policy vision.</w:t>
      </w:r>
    </w:p>
    <w:p w14:paraId="03EA1C4C" w14:textId="1C03ABA0" w:rsidR="00DC4981" w:rsidRDefault="007E65C5" w:rsidP="006C1537">
      <w:pPr>
        <w:pStyle w:val="ListParagraph"/>
        <w:spacing w:after="100" w:line="240" w:lineRule="auto"/>
        <w:ind w:left="0"/>
        <w:contextualSpacing w:val="0"/>
        <w:jc w:val="both"/>
        <w:rPr>
          <w:rFonts w:ascii="Arial" w:hAnsi="Arial" w:cs="Arial"/>
          <w:bCs/>
          <w:sz w:val="20"/>
          <w:szCs w:val="20"/>
        </w:rPr>
      </w:pPr>
      <w:r w:rsidRPr="007E65C5">
        <w:rPr>
          <w:rFonts w:ascii="Arial" w:hAnsi="Arial" w:cs="Arial"/>
          <w:bCs/>
          <w:sz w:val="20"/>
          <w:szCs w:val="20"/>
        </w:rPr>
        <w:t>External pressures</w:t>
      </w:r>
      <w:r w:rsidR="007A1472">
        <w:rPr>
          <w:rFonts w:ascii="Arial" w:hAnsi="Arial" w:cs="Arial"/>
          <w:bCs/>
          <w:sz w:val="20"/>
          <w:szCs w:val="20"/>
        </w:rPr>
        <w:t>,</w:t>
      </w:r>
      <w:r w:rsidRPr="007E65C5">
        <w:rPr>
          <w:rFonts w:ascii="Arial" w:hAnsi="Arial" w:cs="Arial"/>
          <w:bCs/>
          <w:sz w:val="20"/>
          <w:szCs w:val="20"/>
        </w:rPr>
        <w:t xml:space="preserve"> such as lack of workforce supply and reduced access to temporary staffing, have constrained Trusts</w:t>
      </w:r>
      <w:r w:rsidR="007A1472">
        <w:rPr>
          <w:rFonts w:ascii="Arial" w:hAnsi="Arial" w:cs="Arial"/>
          <w:bCs/>
          <w:sz w:val="20"/>
          <w:szCs w:val="20"/>
        </w:rPr>
        <w:t>’</w:t>
      </w:r>
      <w:r w:rsidRPr="007E65C5">
        <w:rPr>
          <w:rFonts w:ascii="Arial" w:hAnsi="Arial" w:cs="Arial"/>
          <w:bCs/>
          <w:sz w:val="20"/>
          <w:szCs w:val="20"/>
        </w:rPr>
        <w:t xml:space="preserve"> abilities to fully implement policies aimed at ensuring safe staffing on acute wards. </w:t>
      </w:r>
    </w:p>
    <w:p w14:paraId="0AE8BE25" w14:textId="77777777" w:rsidR="002665F8" w:rsidRDefault="002665F8" w:rsidP="002665F8">
      <w:pPr>
        <w:spacing w:before="240" w:after="240" w:line="240" w:lineRule="auto"/>
        <w:ind w:left="284"/>
        <w:jc w:val="both"/>
        <w:rPr>
          <w:rFonts w:asciiTheme="minorBidi" w:hAnsiTheme="minorBidi"/>
          <w:i/>
          <w:iCs/>
          <w:sz w:val="18"/>
          <w:szCs w:val="18"/>
        </w:rPr>
      </w:pPr>
      <w:r w:rsidRPr="007E4D18">
        <w:rPr>
          <w:rFonts w:asciiTheme="minorBidi" w:hAnsiTheme="minorBidi"/>
          <w:i/>
          <w:iCs/>
          <w:sz w:val="18"/>
          <w:szCs w:val="18"/>
        </w:rPr>
        <w:t xml:space="preserve">How to cite: </w:t>
      </w:r>
      <w:r>
        <w:rPr>
          <w:rFonts w:asciiTheme="minorBidi" w:hAnsiTheme="minorBidi"/>
          <w:i/>
          <w:iCs/>
          <w:sz w:val="18"/>
          <w:szCs w:val="18"/>
        </w:rPr>
        <w:t>Ball J. &amp; Saville C</w:t>
      </w:r>
      <w:r w:rsidRPr="006F39BC">
        <w:rPr>
          <w:rFonts w:asciiTheme="minorBidi" w:hAnsiTheme="minorBidi"/>
          <w:i/>
          <w:iCs/>
          <w:sz w:val="18"/>
          <w:szCs w:val="18"/>
        </w:rPr>
        <w:t xml:space="preserve">. ‘Have safe staffing policies introduced </w:t>
      </w:r>
      <w:r>
        <w:rPr>
          <w:rFonts w:asciiTheme="minorBidi" w:hAnsiTheme="minorBidi"/>
          <w:i/>
          <w:iCs/>
          <w:sz w:val="18"/>
          <w:szCs w:val="18"/>
        </w:rPr>
        <w:t xml:space="preserve">after Francis made a difference?’ </w:t>
      </w:r>
      <w:r w:rsidRPr="006F39BC">
        <w:rPr>
          <w:rFonts w:asciiTheme="minorBidi" w:hAnsiTheme="minorBidi"/>
          <w:i/>
          <w:iCs/>
          <w:sz w:val="18"/>
          <w:szCs w:val="18"/>
        </w:rPr>
        <w:t xml:space="preserve">Evidence Brief, University of Southampton. </w:t>
      </w:r>
      <w:r>
        <w:rPr>
          <w:rFonts w:asciiTheme="minorBidi" w:hAnsiTheme="minorBidi"/>
          <w:i/>
          <w:iCs/>
          <w:sz w:val="18"/>
          <w:szCs w:val="18"/>
        </w:rPr>
        <w:t>February 2020.</w:t>
      </w:r>
    </w:p>
    <w:p w14:paraId="1DD340E0" w14:textId="77777777" w:rsidR="002665F8" w:rsidRDefault="002665F8" w:rsidP="00C21C6B">
      <w:pPr>
        <w:pStyle w:val="ListParagraph"/>
        <w:spacing w:before="60" w:after="60" w:line="240" w:lineRule="auto"/>
        <w:ind w:left="0"/>
        <w:contextualSpacing w:val="0"/>
        <w:jc w:val="both"/>
        <w:rPr>
          <w:rFonts w:ascii="Arial" w:hAnsi="Arial" w:cs="Arial"/>
          <w:b/>
          <w:sz w:val="24"/>
          <w:szCs w:val="24"/>
        </w:rPr>
      </w:pPr>
    </w:p>
    <w:p w14:paraId="2C711FEF" w14:textId="273A18ED" w:rsidR="000A60F1" w:rsidRPr="00447702" w:rsidRDefault="000A60F1" w:rsidP="00C21C6B">
      <w:pPr>
        <w:pStyle w:val="ListParagraph"/>
        <w:spacing w:before="60" w:after="60" w:line="240" w:lineRule="auto"/>
        <w:ind w:left="0"/>
        <w:contextualSpacing w:val="0"/>
        <w:jc w:val="both"/>
        <w:rPr>
          <w:rFonts w:ascii="Arial" w:hAnsi="Arial" w:cs="Arial"/>
          <w:b/>
          <w:sz w:val="24"/>
          <w:szCs w:val="24"/>
        </w:rPr>
      </w:pPr>
      <w:r w:rsidRPr="00447702">
        <w:rPr>
          <w:rFonts w:ascii="Arial" w:hAnsi="Arial" w:cs="Arial"/>
          <w:b/>
          <w:sz w:val="24"/>
          <w:szCs w:val="24"/>
        </w:rPr>
        <w:t>References</w:t>
      </w:r>
    </w:p>
    <w:p w14:paraId="5ADB6A07" w14:textId="7363B256" w:rsidR="00447702" w:rsidRPr="000D10A2" w:rsidRDefault="00097036" w:rsidP="006C1537">
      <w:pPr>
        <w:widowControl w:val="0"/>
        <w:autoSpaceDE w:val="0"/>
        <w:autoSpaceDN w:val="0"/>
        <w:adjustRightInd w:val="0"/>
        <w:spacing w:before="60" w:after="60" w:line="240" w:lineRule="auto"/>
        <w:rPr>
          <w:rFonts w:ascii="Arial" w:hAnsi="Arial" w:cs="Arial"/>
          <w:noProof/>
          <w:sz w:val="18"/>
          <w:szCs w:val="18"/>
          <w:lang w:val="en-US"/>
        </w:rPr>
      </w:pPr>
      <w:r w:rsidRPr="006C1537">
        <w:rPr>
          <w:rFonts w:ascii="Arial" w:hAnsi="Arial" w:cs="Arial"/>
          <w:b/>
          <w:sz w:val="18"/>
          <w:szCs w:val="18"/>
        </w:rPr>
        <w:fldChar w:fldCharType="begin" w:fldLock="1"/>
      </w:r>
      <w:r w:rsidRPr="006C1537">
        <w:rPr>
          <w:rFonts w:ascii="Arial" w:hAnsi="Arial" w:cs="Arial"/>
          <w:b/>
          <w:sz w:val="18"/>
          <w:szCs w:val="18"/>
        </w:rPr>
        <w:instrText xml:space="preserve">ADDIN Mendeley Bibliography CSL_BIBLIOGRAPHY </w:instrText>
      </w:r>
      <w:r w:rsidRPr="006C1537">
        <w:rPr>
          <w:rFonts w:ascii="Arial" w:hAnsi="Arial" w:cs="Arial"/>
          <w:b/>
          <w:sz w:val="18"/>
          <w:szCs w:val="18"/>
        </w:rPr>
        <w:fldChar w:fldCharType="separate"/>
      </w:r>
      <w:r w:rsidR="006C1537" w:rsidRPr="000D10A2">
        <w:rPr>
          <w:rFonts w:ascii="Arial" w:hAnsi="Arial" w:cs="Arial"/>
          <w:noProof/>
          <w:sz w:val="18"/>
          <w:szCs w:val="18"/>
          <w:lang w:val="en-US"/>
        </w:rPr>
        <w:t xml:space="preserve">1. </w:t>
      </w:r>
      <w:r w:rsidR="00447702" w:rsidRPr="000D10A2">
        <w:rPr>
          <w:rFonts w:ascii="Arial" w:hAnsi="Arial" w:cs="Arial"/>
          <w:noProof/>
          <w:sz w:val="18"/>
          <w:szCs w:val="18"/>
          <w:lang w:val="en-US"/>
        </w:rPr>
        <w:t xml:space="preserve">Francis R. Report of the Mid Staffordshire NHS Foundation Trust Public Inquiry. London: The Publishing Office; 2013. </w:t>
      </w:r>
    </w:p>
    <w:p w14:paraId="19EEA9AB" w14:textId="1E997AEF" w:rsidR="000D10A2" w:rsidRPr="000D10A2" w:rsidRDefault="009E7B04" w:rsidP="006C1537">
      <w:pPr>
        <w:widowControl w:val="0"/>
        <w:autoSpaceDE w:val="0"/>
        <w:autoSpaceDN w:val="0"/>
        <w:adjustRightInd w:val="0"/>
        <w:spacing w:before="60" w:after="60" w:line="240" w:lineRule="auto"/>
        <w:rPr>
          <w:rFonts w:ascii="Arial" w:hAnsi="Arial" w:cs="Arial"/>
          <w:noProof/>
          <w:sz w:val="18"/>
          <w:szCs w:val="18"/>
          <w:lang w:val="en-US"/>
        </w:rPr>
      </w:pPr>
      <w:r>
        <w:rPr>
          <w:rFonts w:ascii="Arial" w:hAnsi="Arial" w:cs="Arial"/>
          <w:noProof/>
          <w:sz w:val="18"/>
          <w:szCs w:val="18"/>
          <w:lang w:val="en-US"/>
        </w:rPr>
        <w:t xml:space="preserve">2. </w:t>
      </w:r>
      <w:r w:rsidR="000D10A2" w:rsidRPr="000D10A2">
        <w:rPr>
          <w:rFonts w:ascii="Arial" w:hAnsi="Arial" w:cs="Arial"/>
          <w:noProof/>
          <w:sz w:val="18"/>
          <w:szCs w:val="18"/>
          <w:lang w:val="en-US"/>
        </w:rPr>
        <w:t>Department of Health. Patients first and foremost. The initial government response to the report of the Mid Staffordshire NHS Foundation Trust public inquiry, Cm 8576 2013. Stationery Office London</w:t>
      </w:r>
    </w:p>
    <w:p w14:paraId="28D47E3A" w14:textId="77777777" w:rsidR="000D10A2" w:rsidRPr="000D10A2" w:rsidRDefault="000D10A2" w:rsidP="000D10A2">
      <w:pPr>
        <w:widowControl w:val="0"/>
        <w:autoSpaceDE w:val="0"/>
        <w:autoSpaceDN w:val="0"/>
        <w:adjustRightInd w:val="0"/>
        <w:spacing w:before="60" w:after="60" w:line="240" w:lineRule="auto"/>
        <w:rPr>
          <w:rFonts w:ascii="Arial" w:hAnsi="Arial" w:cs="Arial"/>
          <w:noProof/>
          <w:sz w:val="18"/>
          <w:szCs w:val="18"/>
          <w:lang w:val="en-US"/>
        </w:rPr>
      </w:pPr>
      <w:r w:rsidRPr="000D10A2">
        <w:rPr>
          <w:rFonts w:ascii="Arial" w:hAnsi="Arial" w:cs="Arial"/>
          <w:noProof/>
          <w:sz w:val="18"/>
          <w:szCs w:val="18"/>
          <w:lang w:val="en-US"/>
        </w:rPr>
        <w:t xml:space="preserve">3. NICE. Safe staffing for nursing in adult inpatient wards in acute hospitals. London: National Institute for Health and Care Excellence; 2014. </w:t>
      </w:r>
    </w:p>
    <w:p w14:paraId="2E7F87B4" w14:textId="4B6585E7" w:rsidR="00447702" w:rsidRPr="000D10A2" w:rsidRDefault="000D10A2" w:rsidP="006C1537">
      <w:pPr>
        <w:widowControl w:val="0"/>
        <w:autoSpaceDE w:val="0"/>
        <w:autoSpaceDN w:val="0"/>
        <w:adjustRightInd w:val="0"/>
        <w:spacing w:before="60" w:after="60" w:line="240" w:lineRule="auto"/>
        <w:rPr>
          <w:rFonts w:ascii="Arial" w:hAnsi="Arial" w:cs="Arial"/>
          <w:noProof/>
          <w:sz w:val="18"/>
          <w:szCs w:val="18"/>
          <w:lang w:val="en-US"/>
        </w:rPr>
      </w:pPr>
      <w:r w:rsidRPr="000D10A2">
        <w:rPr>
          <w:rFonts w:ascii="Arial" w:hAnsi="Arial" w:cs="Arial"/>
          <w:noProof/>
          <w:sz w:val="18"/>
          <w:szCs w:val="18"/>
          <w:lang w:val="en-US"/>
        </w:rPr>
        <w:t>4</w:t>
      </w:r>
      <w:r w:rsidR="00447702" w:rsidRPr="000D10A2">
        <w:rPr>
          <w:rFonts w:ascii="Arial" w:hAnsi="Arial" w:cs="Arial"/>
          <w:noProof/>
          <w:sz w:val="18"/>
          <w:szCs w:val="18"/>
          <w:lang w:val="en-US"/>
        </w:rPr>
        <w:t xml:space="preserve">. National Quality Board. How to ensure the right people, with the right skills, are in the right place at the right time: A guide to nursing, midwifery and care staffing capacity and capability. London: NHS England; 2013. </w:t>
      </w:r>
    </w:p>
    <w:p w14:paraId="4B97CA58" w14:textId="0BA0266C" w:rsidR="00447702" w:rsidRPr="000D10A2" w:rsidRDefault="000D10A2" w:rsidP="006C1537">
      <w:pPr>
        <w:widowControl w:val="0"/>
        <w:autoSpaceDE w:val="0"/>
        <w:autoSpaceDN w:val="0"/>
        <w:adjustRightInd w:val="0"/>
        <w:spacing w:before="60" w:after="60" w:line="240" w:lineRule="auto"/>
        <w:rPr>
          <w:rFonts w:ascii="Arial" w:hAnsi="Arial" w:cs="Arial"/>
          <w:noProof/>
          <w:sz w:val="18"/>
          <w:szCs w:val="18"/>
          <w:lang w:val="en-US"/>
        </w:rPr>
      </w:pPr>
      <w:r w:rsidRPr="000D10A2">
        <w:rPr>
          <w:rFonts w:ascii="Arial" w:hAnsi="Arial" w:cs="Arial"/>
          <w:noProof/>
          <w:sz w:val="18"/>
          <w:szCs w:val="18"/>
          <w:lang w:val="en-US"/>
        </w:rPr>
        <w:t>5</w:t>
      </w:r>
      <w:r w:rsidR="00447702" w:rsidRPr="000D10A2">
        <w:rPr>
          <w:rFonts w:ascii="Arial" w:hAnsi="Arial" w:cs="Arial"/>
          <w:noProof/>
          <w:sz w:val="18"/>
          <w:szCs w:val="18"/>
          <w:lang w:val="en-US"/>
        </w:rPr>
        <w:t xml:space="preserve">. National Quality Board. Supporting NHS providers to deliver the right staff, with the right skills, in the right place at the right time: Safe, sustainable and productive staffing. London: Department of Health; 2016.  </w:t>
      </w:r>
    </w:p>
    <w:p w14:paraId="2E1C5468" w14:textId="1B0CF078" w:rsidR="009E7B04" w:rsidRPr="000D10A2" w:rsidRDefault="006C1537" w:rsidP="000D10A2">
      <w:pPr>
        <w:widowControl w:val="0"/>
        <w:autoSpaceDE w:val="0"/>
        <w:autoSpaceDN w:val="0"/>
        <w:adjustRightInd w:val="0"/>
        <w:spacing w:before="60" w:after="60" w:line="240" w:lineRule="auto"/>
        <w:rPr>
          <w:rFonts w:ascii="Arial" w:hAnsi="Arial" w:cs="Arial"/>
          <w:b/>
          <w:sz w:val="20"/>
          <w:szCs w:val="20"/>
        </w:rPr>
      </w:pPr>
      <w:r w:rsidRPr="000D10A2">
        <w:rPr>
          <w:rFonts w:ascii="Arial" w:hAnsi="Arial" w:cs="Arial"/>
          <w:noProof/>
          <w:sz w:val="18"/>
          <w:szCs w:val="18"/>
          <w:lang w:val="en-US"/>
        </w:rPr>
        <w:t>6. Ball, J., Barker, H., Griffiths, P., Jones, J., Lawless, J. A., Burton, C. &amp; Rycroft-Malone, J. 2019. Implementation, Impact and Costs of Policies for Safe Staffing in Acute Trusts</w:t>
      </w:r>
      <w:r w:rsidRPr="006C1537">
        <w:rPr>
          <w:rFonts w:ascii="Arial" w:hAnsi="Arial" w:cs="Arial"/>
          <w:noProof/>
          <w:sz w:val="18"/>
          <w:szCs w:val="18"/>
          <w:lang w:val="en-US"/>
        </w:rPr>
        <w:t>.</w:t>
      </w:r>
      <w:r w:rsidR="00097036" w:rsidRPr="006C1537">
        <w:rPr>
          <w:rFonts w:ascii="Arial" w:hAnsi="Arial" w:cs="Arial"/>
          <w:b/>
          <w:sz w:val="18"/>
          <w:szCs w:val="18"/>
        </w:rPr>
        <w:fldChar w:fldCharType="end"/>
      </w:r>
    </w:p>
    <w:sectPr w:rsidR="009E7B04" w:rsidRPr="000D10A2" w:rsidSect="00937743">
      <w:headerReference w:type="even" r:id="rId9"/>
      <w:headerReference w:type="default" r:id="rId10"/>
      <w:footerReference w:type="even" r:id="rId11"/>
      <w:footerReference w:type="default" r:id="rId12"/>
      <w:headerReference w:type="first" r:id="rId13"/>
      <w:footerReference w:type="first" r:id="rId14"/>
      <w:type w:val="continuous"/>
      <w:pgSz w:w="11906" w:h="16838"/>
      <w:pgMar w:top="706" w:right="849" w:bottom="720" w:left="720" w:header="284" w:footer="169" w:gutter="0"/>
      <w:cols w:num="2" w:space="56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BF309A" w14:textId="77777777" w:rsidR="00FC3416" w:rsidRDefault="00FC3416" w:rsidP="00FC3717">
      <w:pPr>
        <w:spacing w:after="0" w:line="240" w:lineRule="auto"/>
      </w:pPr>
      <w:r>
        <w:separator/>
      </w:r>
    </w:p>
  </w:endnote>
  <w:endnote w:type="continuationSeparator" w:id="0">
    <w:p w14:paraId="74F3BEC0" w14:textId="77777777" w:rsidR="00FC3416" w:rsidRDefault="00FC3416" w:rsidP="00FC37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Arial Rounded 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6535A0" w14:textId="77777777" w:rsidR="002337C8" w:rsidRDefault="002337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D70AEE" w14:textId="0C309258" w:rsidR="00DC4981" w:rsidRDefault="002E7476" w:rsidP="00DC4981">
    <w:pPr>
      <w:spacing w:line="240" w:lineRule="auto"/>
      <w:rPr>
        <w:rFonts w:ascii="Arial" w:hAnsi="Arial" w:cs="Arial"/>
        <w:sz w:val="20"/>
        <w:szCs w:val="20"/>
      </w:rPr>
    </w:pPr>
    <w:r w:rsidRPr="00E00B26">
      <w:rPr>
        <w:rFonts w:ascii="Arial" w:hAnsi="Arial" w:cs="Arial"/>
        <w:noProof/>
        <w:sz w:val="16"/>
        <w:szCs w:val="14"/>
        <w:lang w:eastAsia="en-GB"/>
      </w:rPr>
      <w:drawing>
        <wp:anchor distT="0" distB="0" distL="114300" distR="114300" simplePos="0" relativeHeight="251656192" behindDoc="1" locked="0" layoutInCell="1" allowOverlap="1" wp14:anchorId="510C7B2F" wp14:editId="1ADE6FDC">
          <wp:simplePos x="0" y="0"/>
          <wp:positionH relativeFrom="column">
            <wp:posOffset>5238750</wp:posOffset>
          </wp:positionH>
          <wp:positionV relativeFrom="paragraph">
            <wp:posOffset>-73456</wp:posOffset>
          </wp:positionV>
          <wp:extent cx="1572895" cy="544830"/>
          <wp:effectExtent l="0" t="0" r="8255" b="7620"/>
          <wp:wrapThrough wrapText="bothSides">
            <wp:wrapPolygon edited="0">
              <wp:start x="0" y="0"/>
              <wp:lineTo x="0" y="21147"/>
              <wp:lineTo x="21452" y="21147"/>
              <wp:lineTo x="21452" y="0"/>
              <wp:lineTo x="0" y="0"/>
            </wp:wrapPolygon>
          </wp:wrapThrough>
          <wp:docPr id="9" name="Picture 9" descr="http://www.nets.nihr.ac.uk/__data/assets/image/0019/3268/nihr_col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nets.nihr.ac.uk/__data/assets/image/0019/3268/nihr_colour.jpg"/>
                  <pic:cNvPicPr>
                    <a:picLocks noChangeAspect="1" noChangeArrowheads="1"/>
                  </pic:cNvPicPr>
                </pic:nvPicPr>
                <pic:blipFill>
                  <a:blip r:embed="rId1"/>
                  <a:srcRect/>
                  <a:stretch>
                    <a:fillRect/>
                  </a:stretch>
                </pic:blipFill>
                <pic:spPr bwMode="auto">
                  <a:xfrm>
                    <a:off x="0" y="0"/>
                    <a:ext cx="1572895" cy="54483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E00B26">
      <w:rPr>
        <w:rFonts w:ascii="Arial" w:hAnsi="Arial" w:cs="Arial"/>
        <w:sz w:val="16"/>
        <w:szCs w:val="14"/>
      </w:rPr>
      <w:t>T</w:t>
    </w:r>
    <w:r w:rsidRPr="00E00B26">
      <w:rPr>
        <w:rFonts w:ascii="Arial" w:hAnsi="Arial" w:cs="Arial"/>
        <w:sz w:val="16"/>
      </w:rPr>
      <w:t xml:space="preserve">his publication is licensed under a creative </w:t>
    </w:r>
    <w:proofErr w:type="gramStart"/>
    <w:r w:rsidRPr="00E00B26">
      <w:rPr>
        <w:rFonts w:ascii="Arial" w:hAnsi="Arial" w:cs="Arial"/>
        <w:sz w:val="16"/>
      </w:rPr>
      <w:t>commons</w:t>
    </w:r>
    <w:proofErr w:type="gramEnd"/>
    <w:r w:rsidRPr="00E00B26">
      <w:rPr>
        <w:rFonts w:ascii="Arial" w:hAnsi="Arial" w:cs="Arial"/>
        <w:sz w:val="16"/>
      </w:rPr>
      <w:t xml:space="preserve"> attribution CC</w:t>
    </w:r>
    <w:r w:rsidR="0060133E">
      <w:rPr>
        <w:rFonts w:ascii="Arial" w:hAnsi="Arial" w:cs="Arial"/>
        <w:sz w:val="16"/>
      </w:rPr>
      <w:t>-</w:t>
    </w:r>
    <w:r w:rsidRPr="00E00B26">
      <w:rPr>
        <w:rFonts w:ascii="Arial" w:hAnsi="Arial" w:cs="Arial"/>
        <w:sz w:val="16"/>
      </w:rPr>
      <w:t>BY (4.0) license. You may, copy, distribute, transmit or adapt the work under the condition that you</w:t>
    </w:r>
    <w:r w:rsidR="0060133E">
      <w:rPr>
        <w:rFonts w:ascii="Arial" w:hAnsi="Arial" w:cs="Arial"/>
        <w:sz w:val="16"/>
      </w:rPr>
      <w:t xml:space="preserve"> </w:t>
    </w:r>
    <w:r w:rsidRPr="00E00B26">
      <w:rPr>
        <w:rFonts w:ascii="Arial" w:hAnsi="Arial" w:cs="Arial"/>
        <w:sz w:val="16"/>
      </w:rPr>
      <w:t xml:space="preserve">attribute the work as specified but not in any way that suggests that we endorse the user or their use of the work. </w:t>
    </w:r>
    <w:r w:rsidR="002337C8" w:rsidRPr="002337C8">
      <w:rPr>
        <w:rFonts w:ascii="Arial" w:hAnsi="Arial" w:cs="Arial"/>
        <w:sz w:val="16"/>
      </w:rPr>
      <w:t xml:space="preserve">This research study was funded by the National Institute for Health Research (NIHR) Policy Research Programme (PR-ST-1115-10017). The views expressed are those of the author(s) and not necessarily those of the NIHR or the Department of Health and Social Care.  </w:t>
    </w:r>
  </w:p>
  <w:p w14:paraId="40309221" w14:textId="305B4E49" w:rsidR="00D45549" w:rsidRPr="0060133E" w:rsidRDefault="00D45549" w:rsidP="00BC3E51">
    <w:pPr>
      <w:spacing w:after="0" w:line="240" w:lineRule="auto"/>
      <w:rPr>
        <w:rFonts w:ascii="Arial" w:hAnsi="Arial" w:cs="Arial"/>
        <w:sz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126D06" w14:textId="77777777" w:rsidR="00D45549" w:rsidRDefault="009E7D6B" w:rsidP="009E7D6B">
    <w:pPr>
      <w:tabs>
        <w:tab w:val="left" w:pos="603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F30FB6" w14:textId="77777777" w:rsidR="00FC3416" w:rsidRDefault="00FC3416" w:rsidP="00FC3717">
      <w:pPr>
        <w:spacing w:after="0" w:line="240" w:lineRule="auto"/>
      </w:pPr>
      <w:r>
        <w:separator/>
      </w:r>
    </w:p>
  </w:footnote>
  <w:footnote w:type="continuationSeparator" w:id="0">
    <w:p w14:paraId="1CF4DF69" w14:textId="77777777" w:rsidR="00FC3416" w:rsidRDefault="00FC3416" w:rsidP="00FC37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DD2AE" w14:textId="77777777" w:rsidR="002337C8" w:rsidRDefault="002337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636A08" w14:textId="1D121BB0" w:rsidR="006460BC" w:rsidRPr="00937743" w:rsidRDefault="004B4C9A" w:rsidP="004B4C9A">
    <w:pPr>
      <w:spacing w:line="240" w:lineRule="auto"/>
      <w:jc w:val="center"/>
      <w:rPr>
        <w:rFonts w:ascii="Arial" w:eastAsia="Arial Rounded MT" w:hAnsi="Arial" w:cs="Arial"/>
        <w:b/>
        <w:color w:val="FFFFFF" w:themeColor="background1"/>
        <w:sz w:val="40"/>
        <w:szCs w:val="40"/>
      </w:rPr>
    </w:pPr>
    <w:r w:rsidRPr="004B4C9A">
      <w:rPr>
        <w:rFonts w:ascii="Arial" w:hAnsi="Arial" w:cs="Arial"/>
        <w:b/>
        <w:i/>
        <w:color w:val="000000" w:themeColor="text1"/>
        <w:sz w:val="20"/>
        <w:szCs w:val="20"/>
      </w:rPr>
      <w:t>What difference have safe staffing policies made to hospitals in the NH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C9222A" w14:textId="306D0DC5" w:rsidR="00CC07A7" w:rsidRPr="00AA5523" w:rsidRDefault="00B4317D" w:rsidP="00C55506">
    <w:pPr>
      <w:spacing w:line="240" w:lineRule="auto"/>
      <w:rPr>
        <w:rFonts w:ascii="Arial" w:hAnsi="Arial" w:cs="Arial"/>
        <w:b/>
        <w:noProof/>
        <w:color w:val="FF0000"/>
        <w:lang w:eastAsia="en-GB"/>
      </w:rPr>
    </w:pPr>
    <w:r>
      <w:rPr>
        <w:rFonts w:ascii="Times New Roman" w:hAnsi="Times New Roman" w:cs="Times New Roman"/>
        <w:noProof/>
        <w:sz w:val="24"/>
        <w:szCs w:val="24"/>
        <w:lang w:eastAsia="en-GB"/>
      </w:rPr>
      <mc:AlternateContent>
        <mc:Choice Requires="wps">
          <w:drawing>
            <wp:anchor distT="0" distB="0" distL="114300" distR="114300" simplePos="0" relativeHeight="251662336" behindDoc="0" locked="0" layoutInCell="1" allowOverlap="1" wp14:anchorId="01DFC944" wp14:editId="48C192EC">
              <wp:simplePos x="0" y="0"/>
              <wp:positionH relativeFrom="column">
                <wp:posOffset>-161925</wp:posOffset>
              </wp:positionH>
              <wp:positionV relativeFrom="page">
                <wp:posOffset>104775</wp:posOffset>
              </wp:positionV>
              <wp:extent cx="4629150" cy="790575"/>
              <wp:effectExtent l="0" t="0" r="0" b="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29150" cy="790575"/>
                      </a:xfrm>
                      <a:prstGeom prst="rect">
                        <a:avLst/>
                      </a:prstGeom>
                      <a:ln>
                        <a:noFill/>
                      </a:ln>
                    </wps:spPr>
                    <wps:txbx>
                      <w:txbxContent>
                        <w:p w14:paraId="710D191B" w14:textId="77777777" w:rsidR="001E41B2" w:rsidRPr="00B4317D" w:rsidRDefault="001E41B2" w:rsidP="001E41B2">
                          <w:pPr>
                            <w:rPr>
                              <w:rFonts w:ascii="Arial" w:hAnsi="Arial" w:cs="Arial"/>
                              <w:b/>
                              <w:sz w:val="96"/>
                              <w:szCs w:val="124"/>
                            </w:rPr>
                          </w:pPr>
                          <w:proofErr w:type="spellStart"/>
                          <w:r w:rsidRPr="00B4317D">
                            <w:rPr>
                              <w:rFonts w:ascii="Arial" w:eastAsia="Arial" w:hAnsi="Arial" w:cs="Arial"/>
                              <w:b/>
                              <w:color w:val="2E74B5" w:themeColor="accent1" w:themeShade="BF"/>
                              <w:sz w:val="96"/>
                              <w:szCs w:val="124"/>
                            </w:rPr>
                            <w:t>Evidence</w:t>
                          </w:r>
                          <w:r w:rsidRPr="00B4317D">
                            <w:rPr>
                              <w:rFonts w:ascii="Arial" w:eastAsia="Arial" w:hAnsi="Arial" w:cs="Arial"/>
                              <w:b/>
                              <w:color w:val="2E74B5" w:themeColor="accent1" w:themeShade="BF"/>
                              <w:sz w:val="56"/>
                              <w:szCs w:val="96"/>
                              <w:vertAlign w:val="superscript"/>
                            </w:rPr>
                            <w:t>Brief</w:t>
                          </w:r>
                          <w:proofErr w:type="spellEnd"/>
                        </w:p>
                      </w:txbxContent>
                    </wps:txbx>
                    <wps:bodyPr horzOverflow="overflow" vert="horz" wrap="square" lIns="0" tIns="0" rIns="0" bIns="0" rtlCol="0">
                      <a:noAutofit/>
                    </wps:bodyPr>
                  </wps:wsp>
                </a:graphicData>
              </a:graphic>
              <wp14:sizeRelH relativeFrom="page">
                <wp14:pctWidth>0</wp14:pctWidth>
              </wp14:sizeRelH>
              <wp14:sizeRelV relativeFrom="page">
                <wp14:pctHeight>0</wp14:pctHeight>
              </wp14:sizeRelV>
            </wp:anchor>
          </w:drawing>
        </mc:Choice>
        <mc:Fallback>
          <w:pict>
            <v:rect w14:anchorId="01DFC944" id="Rectangle 20" o:spid="_x0000_s1028" style="position:absolute;margin-left:-12.75pt;margin-top:8.25pt;width:364.5pt;height:6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" filled="f" stroked="f">
              <v:textbox inset="0,0,0,0">
                <w:txbxContent>
                  <w:p w14:paraId="710D191B" w14:textId="77777777" w:rsidR="001E41B2" w:rsidRPr="00B4317D" w:rsidRDefault="001E41B2" w:rsidP="001E41B2">
                    <w:pPr>
                      <w:rPr>
                        <w:rFonts w:ascii="Arial" w:hAnsi="Arial" w:cs="Arial"/>
                        <w:b/>
                        <w:sz w:val="96"/>
                        <w:szCs w:val="124"/>
                      </w:rPr>
                    </w:pPr>
                    <w:proofErr w:type="spellStart"/>
                    <w:r w:rsidRPr="00B4317D">
                      <w:rPr>
                        <w:rFonts w:ascii="Arial" w:eastAsia="Arial" w:hAnsi="Arial" w:cs="Arial"/>
                        <w:b/>
                        <w:color w:val="2E74B5" w:themeColor="accent1" w:themeShade="BF"/>
                        <w:sz w:val="96"/>
                        <w:szCs w:val="124"/>
                      </w:rPr>
                      <w:t>Evidence</w:t>
                    </w:r>
                    <w:r w:rsidRPr="00B4317D">
                      <w:rPr>
                        <w:rFonts w:ascii="Arial" w:eastAsia="Arial" w:hAnsi="Arial" w:cs="Arial"/>
                        <w:b/>
                        <w:color w:val="2E74B5" w:themeColor="accent1" w:themeShade="BF"/>
                        <w:sz w:val="56"/>
                        <w:szCs w:val="96"/>
                        <w:vertAlign w:val="superscript"/>
                      </w:rPr>
                      <w:t>Brief</w:t>
                    </w:r>
                    <w:proofErr w:type="spellEnd"/>
                  </w:p>
                </w:txbxContent>
              </v:textbox>
              <w10:wrap anchory="page"/>
            </v:rect>
          </w:pict>
        </mc:Fallback>
      </mc:AlternateContent>
    </w:r>
    <w:r>
      <w:rPr>
        <w:noProof/>
        <w:lang w:eastAsia="en-GB"/>
      </w:rPr>
      <mc:AlternateContent>
        <mc:Choice Requires="wpg">
          <w:drawing>
            <wp:anchor distT="0" distB="0" distL="114300" distR="114300" simplePos="0" relativeHeight="251668480" behindDoc="0" locked="0" layoutInCell="1" allowOverlap="1" wp14:anchorId="182FD914" wp14:editId="62B5FF3A">
              <wp:simplePos x="0" y="0"/>
              <wp:positionH relativeFrom="margin">
                <wp:posOffset>4772025</wp:posOffset>
              </wp:positionH>
              <wp:positionV relativeFrom="paragraph">
                <wp:posOffset>143511</wp:posOffset>
              </wp:positionV>
              <wp:extent cx="2099376" cy="453390"/>
              <wp:effectExtent l="0" t="0" r="0" b="3810"/>
              <wp:wrapNone/>
              <wp:docPr id="81" name="Group 8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099376" cy="453390"/>
                        <a:chOff x="0" y="0"/>
                        <a:chExt cx="2268" cy="492"/>
                      </a:xfrm>
                    </wpg:grpSpPr>
                    <wps:wsp>
                      <wps:cNvPr id="82" name="Freeform 82"/>
                      <wps:cNvSpPr>
                        <a:spLocks/>
                      </wps:cNvSpPr>
                      <wps:spPr bwMode="auto">
                        <a:xfrm>
                          <a:off x="0" y="76"/>
                          <a:ext cx="186" cy="316"/>
                        </a:xfrm>
                        <a:custGeom>
                          <a:avLst/>
                          <a:gdLst>
                            <a:gd name="T0" fmla="*/ 100 w 186"/>
                            <a:gd name="T1" fmla="*/ 126 h 316"/>
                            <a:gd name="T2" fmla="*/ 148 w 186"/>
                            <a:gd name="T3" fmla="*/ 152 h 316"/>
                            <a:gd name="T4" fmla="*/ 174 w 186"/>
                            <a:gd name="T5" fmla="*/ 178 h 316"/>
                            <a:gd name="T6" fmla="*/ 180 w 186"/>
                            <a:gd name="T7" fmla="*/ 188 h 316"/>
                            <a:gd name="T8" fmla="*/ 186 w 186"/>
                            <a:gd name="T9" fmla="*/ 210 h 316"/>
                            <a:gd name="T10" fmla="*/ 186 w 186"/>
                            <a:gd name="T11" fmla="*/ 224 h 316"/>
                            <a:gd name="T12" fmla="*/ 178 w 186"/>
                            <a:gd name="T13" fmla="*/ 260 h 316"/>
                            <a:gd name="T14" fmla="*/ 156 w 186"/>
                            <a:gd name="T15" fmla="*/ 290 h 316"/>
                            <a:gd name="T16" fmla="*/ 140 w 186"/>
                            <a:gd name="T17" fmla="*/ 302 h 316"/>
                            <a:gd name="T18" fmla="*/ 104 w 186"/>
                            <a:gd name="T19" fmla="*/ 314 h 316"/>
                            <a:gd name="T20" fmla="*/ 86 w 186"/>
                            <a:gd name="T21" fmla="*/ 316 h 316"/>
                            <a:gd name="T22" fmla="*/ 42 w 186"/>
                            <a:gd name="T23" fmla="*/ 310 h 316"/>
                            <a:gd name="T24" fmla="*/ 24 w 186"/>
                            <a:gd name="T25" fmla="*/ 302 h 316"/>
                            <a:gd name="T26" fmla="*/ 0 w 186"/>
                            <a:gd name="T27" fmla="*/ 224 h 316"/>
                            <a:gd name="T28" fmla="*/ 6 w 186"/>
                            <a:gd name="T29" fmla="*/ 238 h 316"/>
                            <a:gd name="T30" fmla="*/ 20 w 186"/>
                            <a:gd name="T31" fmla="*/ 264 h 316"/>
                            <a:gd name="T32" fmla="*/ 30 w 186"/>
                            <a:gd name="T33" fmla="*/ 276 h 316"/>
                            <a:gd name="T34" fmla="*/ 52 w 186"/>
                            <a:gd name="T35" fmla="*/ 292 h 316"/>
                            <a:gd name="T36" fmla="*/ 82 w 186"/>
                            <a:gd name="T37" fmla="*/ 298 h 316"/>
                            <a:gd name="T38" fmla="*/ 98 w 186"/>
                            <a:gd name="T39" fmla="*/ 296 h 316"/>
                            <a:gd name="T40" fmla="*/ 122 w 186"/>
                            <a:gd name="T41" fmla="*/ 286 h 316"/>
                            <a:gd name="T42" fmla="*/ 130 w 186"/>
                            <a:gd name="T43" fmla="*/ 278 h 316"/>
                            <a:gd name="T44" fmla="*/ 140 w 186"/>
                            <a:gd name="T45" fmla="*/ 258 h 316"/>
                            <a:gd name="T46" fmla="*/ 144 w 186"/>
                            <a:gd name="T47" fmla="*/ 236 h 316"/>
                            <a:gd name="T48" fmla="*/ 144 w 186"/>
                            <a:gd name="T49" fmla="*/ 224 h 316"/>
                            <a:gd name="T50" fmla="*/ 136 w 186"/>
                            <a:gd name="T51" fmla="*/ 204 h 316"/>
                            <a:gd name="T52" fmla="*/ 130 w 186"/>
                            <a:gd name="T53" fmla="*/ 196 h 316"/>
                            <a:gd name="T54" fmla="*/ 68 w 186"/>
                            <a:gd name="T55" fmla="*/ 162 h 316"/>
                            <a:gd name="T56" fmla="*/ 52 w 186"/>
                            <a:gd name="T57" fmla="*/ 154 h 316"/>
                            <a:gd name="T58" fmla="*/ 26 w 186"/>
                            <a:gd name="T59" fmla="*/ 136 h 316"/>
                            <a:gd name="T60" fmla="*/ 18 w 186"/>
                            <a:gd name="T61" fmla="*/ 126 h 316"/>
                            <a:gd name="T62" fmla="*/ 6 w 186"/>
                            <a:gd name="T63" fmla="*/ 104 h 316"/>
                            <a:gd name="T64" fmla="*/ 2 w 186"/>
                            <a:gd name="T65" fmla="*/ 80 h 316"/>
                            <a:gd name="T66" fmla="*/ 4 w 186"/>
                            <a:gd name="T67" fmla="*/ 62 h 316"/>
                            <a:gd name="T68" fmla="*/ 18 w 186"/>
                            <a:gd name="T69" fmla="*/ 32 h 316"/>
                            <a:gd name="T70" fmla="*/ 30 w 186"/>
                            <a:gd name="T71" fmla="*/ 20 h 316"/>
                            <a:gd name="T72" fmla="*/ 60 w 186"/>
                            <a:gd name="T73" fmla="*/ 4 h 316"/>
                            <a:gd name="T74" fmla="*/ 96 w 186"/>
                            <a:gd name="T75" fmla="*/ 0 h 316"/>
                            <a:gd name="T76" fmla="*/ 114 w 186"/>
                            <a:gd name="T77" fmla="*/ 0 h 316"/>
                            <a:gd name="T78" fmla="*/ 146 w 186"/>
                            <a:gd name="T79" fmla="*/ 10 h 316"/>
                            <a:gd name="T80" fmla="*/ 162 w 186"/>
                            <a:gd name="T81" fmla="*/ 76 h 316"/>
                            <a:gd name="T82" fmla="*/ 160 w 186"/>
                            <a:gd name="T83" fmla="*/ 66 h 316"/>
                            <a:gd name="T84" fmla="*/ 146 w 186"/>
                            <a:gd name="T85" fmla="*/ 46 h 316"/>
                            <a:gd name="T86" fmla="*/ 138 w 186"/>
                            <a:gd name="T87" fmla="*/ 36 h 316"/>
                            <a:gd name="T88" fmla="*/ 116 w 186"/>
                            <a:gd name="T89" fmla="*/ 22 h 316"/>
                            <a:gd name="T90" fmla="*/ 90 w 186"/>
                            <a:gd name="T91" fmla="*/ 18 h 316"/>
                            <a:gd name="T92" fmla="*/ 76 w 186"/>
                            <a:gd name="T93" fmla="*/ 18 h 316"/>
                            <a:gd name="T94" fmla="*/ 58 w 186"/>
                            <a:gd name="T95" fmla="*/ 26 h 316"/>
                            <a:gd name="T96" fmla="*/ 50 w 186"/>
                            <a:gd name="T97" fmla="*/ 34 h 316"/>
                            <a:gd name="T98" fmla="*/ 42 w 186"/>
                            <a:gd name="T99" fmla="*/ 48 h 316"/>
                            <a:gd name="T100" fmla="*/ 38 w 186"/>
                            <a:gd name="T101" fmla="*/ 66 h 316"/>
                            <a:gd name="T102" fmla="*/ 40 w 186"/>
                            <a:gd name="T103" fmla="*/ 76 h 316"/>
                            <a:gd name="T104" fmla="*/ 46 w 186"/>
                            <a:gd name="T105" fmla="*/ 90 h 316"/>
                            <a:gd name="T106" fmla="*/ 50 w 186"/>
                            <a:gd name="T107" fmla="*/ 98 h 316"/>
                            <a:gd name="T108" fmla="*/ 100 w 186"/>
                            <a:gd name="T109" fmla="*/ 126 h 3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186" h="316">
                              <a:moveTo>
                                <a:pt x="100" y="126"/>
                              </a:moveTo>
                              <a:lnTo>
                                <a:pt x="100" y="126"/>
                              </a:lnTo>
                              <a:lnTo>
                                <a:pt x="148" y="152"/>
                              </a:lnTo>
                              <a:lnTo>
                                <a:pt x="148" y="152"/>
                              </a:lnTo>
                              <a:lnTo>
                                <a:pt x="162" y="164"/>
                              </a:lnTo>
                              <a:lnTo>
                                <a:pt x="174" y="178"/>
                              </a:lnTo>
                              <a:lnTo>
                                <a:pt x="174" y="178"/>
                              </a:lnTo>
                              <a:lnTo>
                                <a:pt x="180" y="188"/>
                              </a:lnTo>
                              <a:lnTo>
                                <a:pt x="184" y="198"/>
                              </a:lnTo>
                              <a:lnTo>
                                <a:pt x="186" y="210"/>
                              </a:lnTo>
                              <a:lnTo>
                                <a:pt x="186" y="224"/>
                              </a:lnTo>
                              <a:lnTo>
                                <a:pt x="186" y="224"/>
                              </a:lnTo>
                              <a:lnTo>
                                <a:pt x="184" y="244"/>
                              </a:lnTo>
                              <a:lnTo>
                                <a:pt x="178" y="260"/>
                              </a:lnTo>
                              <a:lnTo>
                                <a:pt x="168" y="276"/>
                              </a:lnTo>
                              <a:lnTo>
                                <a:pt x="156" y="290"/>
                              </a:lnTo>
                              <a:lnTo>
                                <a:pt x="156" y="290"/>
                              </a:lnTo>
                              <a:lnTo>
                                <a:pt x="140" y="302"/>
                              </a:lnTo>
                              <a:lnTo>
                                <a:pt x="122" y="310"/>
                              </a:lnTo>
                              <a:lnTo>
                                <a:pt x="104" y="314"/>
                              </a:lnTo>
                              <a:lnTo>
                                <a:pt x="86" y="316"/>
                              </a:lnTo>
                              <a:lnTo>
                                <a:pt x="86" y="316"/>
                              </a:lnTo>
                              <a:lnTo>
                                <a:pt x="62" y="314"/>
                              </a:lnTo>
                              <a:lnTo>
                                <a:pt x="42" y="310"/>
                              </a:lnTo>
                              <a:lnTo>
                                <a:pt x="42" y="310"/>
                              </a:lnTo>
                              <a:lnTo>
                                <a:pt x="24" y="302"/>
                              </a:lnTo>
                              <a:lnTo>
                                <a:pt x="2" y="292"/>
                              </a:lnTo>
                              <a:lnTo>
                                <a:pt x="0" y="224"/>
                              </a:lnTo>
                              <a:lnTo>
                                <a:pt x="0" y="224"/>
                              </a:lnTo>
                              <a:lnTo>
                                <a:pt x="6" y="238"/>
                              </a:lnTo>
                              <a:lnTo>
                                <a:pt x="12" y="252"/>
                              </a:lnTo>
                              <a:lnTo>
                                <a:pt x="20" y="264"/>
                              </a:lnTo>
                              <a:lnTo>
                                <a:pt x="30" y="276"/>
                              </a:lnTo>
                              <a:lnTo>
                                <a:pt x="30" y="276"/>
                              </a:lnTo>
                              <a:lnTo>
                                <a:pt x="40" y="286"/>
                              </a:lnTo>
                              <a:lnTo>
                                <a:pt x="52" y="292"/>
                              </a:lnTo>
                              <a:lnTo>
                                <a:pt x="66" y="296"/>
                              </a:lnTo>
                              <a:lnTo>
                                <a:pt x="82" y="298"/>
                              </a:lnTo>
                              <a:lnTo>
                                <a:pt x="82" y="298"/>
                              </a:lnTo>
                              <a:lnTo>
                                <a:pt x="98" y="296"/>
                              </a:lnTo>
                              <a:lnTo>
                                <a:pt x="110" y="292"/>
                              </a:lnTo>
                              <a:lnTo>
                                <a:pt x="122" y="286"/>
                              </a:lnTo>
                              <a:lnTo>
                                <a:pt x="130" y="278"/>
                              </a:lnTo>
                              <a:lnTo>
                                <a:pt x="130" y="278"/>
                              </a:lnTo>
                              <a:lnTo>
                                <a:pt x="136" y="268"/>
                              </a:lnTo>
                              <a:lnTo>
                                <a:pt x="140" y="258"/>
                              </a:lnTo>
                              <a:lnTo>
                                <a:pt x="144" y="248"/>
                              </a:lnTo>
                              <a:lnTo>
                                <a:pt x="144" y="236"/>
                              </a:lnTo>
                              <a:lnTo>
                                <a:pt x="144" y="236"/>
                              </a:lnTo>
                              <a:lnTo>
                                <a:pt x="144" y="224"/>
                              </a:lnTo>
                              <a:lnTo>
                                <a:pt x="140" y="212"/>
                              </a:lnTo>
                              <a:lnTo>
                                <a:pt x="136" y="204"/>
                              </a:lnTo>
                              <a:lnTo>
                                <a:pt x="130" y="196"/>
                              </a:lnTo>
                              <a:lnTo>
                                <a:pt x="130" y="196"/>
                              </a:lnTo>
                              <a:lnTo>
                                <a:pt x="108" y="182"/>
                              </a:lnTo>
                              <a:lnTo>
                                <a:pt x="68" y="162"/>
                              </a:lnTo>
                              <a:lnTo>
                                <a:pt x="68" y="162"/>
                              </a:lnTo>
                              <a:lnTo>
                                <a:pt x="52" y="154"/>
                              </a:lnTo>
                              <a:lnTo>
                                <a:pt x="38" y="144"/>
                              </a:lnTo>
                              <a:lnTo>
                                <a:pt x="26" y="136"/>
                              </a:lnTo>
                              <a:lnTo>
                                <a:pt x="18" y="126"/>
                              </a:lnTo>
                              <a:lnTo>
                                <a:pt x="18" y="126"/>
                              </a:lnTo>
                              <a:lnTo>
                                <a:pt x="10" y="116"/>
                              </a:lnTo>
                              <a:lnTo>
                                <a:pt x="6" y="104"/>
                              </a:lnTo>
                              <a:lnTo>
                                <a:pt x="2" y="92"/>
                              </a:lnTo>
                              <a:lnTo>
                                <a:pt x="2" y="80"/>
                              </a:lnTo>
                              <a:lnTo>
                                <a:pt x="2" y="80"/>
                              </a:lnTo>
                              <a:lnTo>
                                <a:pt x="4" y="62"/>
                              </a:lnTo>
                              <a:lnTo>
                                <a:pt x="8" y="46"/>
                              </a:lnTo>
                              <a:lnTo>
                                <a:pt x="18" y="32"/>
                              </a:lnTo>
                              <a:lnTo>
                                <a:pt x="30" y="20"/>
                              </a:lnTo>
                              <a:lnTo>
                                <a:pt x="30" y="20"/>
                              </a:lnTo>
                              <a:lnTo>
                                <a:pt x="46" y="12"/>
                              </a:lnTo>
                              <a:lnTo>
                                <a:pt x="60" y="4"/>
                              </a:lnTo>
                              <a:lnTo>
                                <a:pt x="78" y="0"/>
                              </a:lnTo>
                              <a:lnTo>
                                <a:pt x="96" y="0"/>
                              </a:lnTo>
                              <a:lnTo>
                                <a:pt x="96" y="0"/>
                              </a:lnTo>
                              <a:lnTo>
                                <a:pt x="114" y="0"/>
                              </a:lnTo>
                              <a:lnTo>
                                <a:pt x="130" y="4"/>
                              </a:lnTo>
                              <a:lnTo>
                                <a:pt x="146" y="10"/>
                              </a:lnTo>
                              <a:lnTo>
                                <a:pt x="160" y="16"/>
                              </a:lnTo>
                              <a:lnTo>
                                <a:pt x="162" y="76"/>
                              </a:lnTo>
                              <a:lnTo>
                                <a:pt x="162" y="76"/>
                              </a:lnTo>
                              <a:lnTo>
                                <a:pt x="160" y="66"/>
                              </a:lnTo>
                              <a:lnTo>
                                <a:pt x="154" y="56"/>
                              </a:lnTo>
                              <a:lnTo>
                                <a:pt x="146" y="46"/>
                              </a:lnTo>
                              <a:lnTo>
                                <a:pt x="138" y="36"/>
                              </a:lnTo>
                              <a:lnTo>
                                <a:pt x="138" y="36"/>
                              </a:lnTo>
                              <a:lnTo>
                                <a:pt x="128" y="28"/>
                              </a:lnTo>
                              <a:lnTo>
                                <a:pt x="116" y="22"/>
                              </a:lnTo>
                              <a:lnTo>
                                <a:pt x="104" y="20"/>
                              </a:lnTo>
                              <a:lnTo>
                                <a:pt x="90" y="18"/>
                              </a:lnTo>
                              <a:lnTo>
                                <a:pt x="90" y="18"/>
                              </a:lnTo>
                              <a:lnTo>
                                <a:pt x="76" y="18"/>
                              </a:lnTo>
                              <a:lnTo>
                                <a:pt x="66" y="22"/>
                              </a:lnTo>
                              <a:lnTo>
                                <a:pt x="58" y="26"/>
                              </a:lnTo>
                              <a:lnTo>
                                <a:pt x="50" y="34"/>
                              </a:lnTo>
                              <a:lnTo>
                                <a:pt x="50" y="34"/>
                              </a:lnTo>
                              <a:lnTo>
                                <a:pt x="46" y="40"/>
                              </a:lnTo>
                              <a:lnTo>
                                <a:pt x="42" y="48"/>
                              </a:lnTo>
                              <a:lnTo>
                                <a:pt x="40" y="58"/>
                              </a:lnTo>
                              <a:lnTo>
                                <a:pt x="38" y="66"/>
                              </a:lnTo>
                              <a:lnTo>
                                <a:pt x="38" y="66"/>
                              </a:lnTo>
                              <a:lnTo>
                                <a:pt x="40" y="76"/>
                              </a:lnTo>
                              <a:lnTo>
                                <a:pt x="42" y="84"/>
                              </a:lnTo>
                              <a:lnTo>
                                <a:pt x="46" y="90"/>
                              </a:lnTo>
                              <a:lnTo>
                                <a:pt x="50" y="98"/>
                              </a:lnTo>
                              <a:lnTo>
                                <a:pt x="50" y="98"/>
                              </a:lnTo>
                              <a:lnTo>
                                <a:pt x="70" y="110"/>
                              </a:lnTo>
                              <a:lnTo>
                                <a:pt x="100" y="126"/>
                              </a:lnTo>
                              <a:lnTo>
                                <a:pt x="100" y="126"/>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s:wsp>
                      <wps:cNvPr id="83" name="Freeform 83"/>
                      <wps:cNvSpPr>
                        <a:spLocks noEditPoints="1"/>
                      </wps:cNvSpPr>
                      <wps:spPr bwMode="auto">
                        <a:xfrm>
                          <a:off x="204" y="174"/>
                          <a:ext cx="198" cy="218"/>
                        </a:xfrm>
                        <a:custGeom>
                          <a:avLst/>
                          <a:gdLst>
                            <a:gd name="T0" fmla="*/ 100 w 198"/>
                            <a:gd name="T1" fmla="*/ 0 h 218"/>
                            <a:gd name="T2" fmla="*/ 130 w 198"/>
                            <a:gd name="T3" fmla="*/ 4 h 218"/>
                            <a:gd name="T4" fmla="*/ 154 w 198"/>
                            <a:gd name="T5" fmla="*/ 16 h 218"/>
                            <a:gd name="T6" fmla="*/ 166 w 198"/>
                            <a:gd name="T7" fmla="*/ 24 h 218"/>
                            <a:gd name="T8" fmla="*/ 182 w 198"/>
                            <a:gd name="T9" fmla="*/ 44 h 218"/>
                            <a:gd name="T10" fmla="*/ 188 w 198"/>
                            <a:gd name="T11" fmla="*/ 56 h 218"/>
                            <a:gd name="T12" fmla="*/ 196 w 198"/>
                            <a:gd name="T13" fmla="*/ 82 h 218"/>
                            <a:gd name="T14" fmla="*/ 198 w 198"/>
                            <a:gd name="T15" fmla="*/ 110 h 218"/>
                            <a:gd name="T16" fmla="*/ 198 w 198"/>
                            <a:gd name="T17" fmla="*/ 122 h 218"/>
                            <a:gd name="T18" fmla="*/ 192 w 198"/>
                            <a:gd name="T19" fmla="*/ 148 h 218"/>
                            <a:gd name="T20" fmla="*/ 186 w 198"/>
                            <a:gd name="T21" fmla="*/ 162 h 218"/>
                            <a:gd name="T22" fmla="*/ 170 w 198"/>
                            <a:gd name="T23" fmla="*/ 184 h 218"/>
                            <a:gd name="T24" fmla="*/ 150 w 198"/>
                            <a:gd name="T25" fmla="*/ 204 h 218"/>
                            <a:gd name="T26" fmla="*/ 138 w 198"/>
                            <a:gd name="T27" fmla="*/ 210 h 218"/>
                            <a:gd name="T28" fmla="*/ 112 w 198"/>
                            <a:gd name="T29" fmla="*/ 218 h 218"/>
                            <a:gd name="T30" fmla="*/ 98 w 198"/>
                            <a:gd name="T31" fmla="*/ 218 h 218"/>
                            <a:gd name="T32" fmla="*/ 66 w 198"/>
                            <a:gd name="T33" fmla="*/ 214 h 218"/>
                            <a:gd name="T34" fmla="*/ 46 w 198"/>
                            <a:gd name="T35" fmla="*/ 206 h 218"/>
                            <a:gd name="T36" fmla="*/ 32 w 198"/>
                            <a:gd name="T37" fmla="*/ 192 h 218"/>
                            <a:gd name="T38" fmla="*/ 24 w 198"/>
                            <a:gd name="T39" fmla="*/ 186 h 218"/>
                            <a:gd name="T40" fmla="*/ 6 w 198"/>
                            <a:gd name="T41" fmla="*/ 150 h 218"/>
                            <a:gd name="T42" fmla="*/ 0 w 198"/>
                            <a:gd name="T43" fmla="*/ 110 h 218"/>
                            <a:gd name="T44" fmla="*/ 0 w 198"/>
                            <a:gd name="T45" fmla="*/ 96 h 218"/>
                            <a:gd name="T46" fmla="*/ 6 w 198"/>
                            <a:gd name="T47" fmla="*/ 70 h 218"/>
                            <a:gd name="T48" fmla="*/ 12 w 198"/>
                            <a:gd name="T49" fmla="*/ 56 h 218"/>
                            <a:gd name="T50" fmla="*/ 26 w 198"/>
                            <a:gd name="T51" fmla="*/ 34 h 218"/>
                            <a:gd name="T52" fmla="*/ 48 w 198"/>
                            <a:gd name="T53" fmla="*/ 16 h 218"/>
                            <a:gd name="T54" fmla="*/ 58 w 198"/>
                            <a:gd name="T55" fmla="*/ 8 h 218"/>
                            <a:gd name="T56" fmla="*/ 86 w 198"/>
                            <a:gd name="T57" fmla="*/ 0 h 218"/>
                            <a:gd name="T58" fmla="*/ 100 w 198"/>
                            <a:gd name="T59" fmla="*/ 0 h 218"/>
                            <a:gd name="T60" fmla="*/ 96 w 198"/>
                            <a:gd name="T61" fmla="*/ 16 h 218"/>
                            <a:gd name="T62" fmla="*/ 70 w 198"/>
                            <a:gd name="T63" fmla="*/ 24 h 218"/>
                            <a:gd name="T64" fmla="*/ 54 w 198"/>
                            <a:gd name="T65" fmla="*/ 46 h 218"/>
                            <a:gd name="T66" fmla="*/ 48 w 198"/>
                            <a:gd name="T67" fmla="*/ 60 h 218"/>
                            <a:gd name="T68" fmla="*/ 40 w 198"/>
                            <a:gd name="T69" fmla="*/ 92 h 218"/>
                            <a:gd name="T70" fmla="*/ 40 w 198"/>
                            <a:gd name="T71" fmla="*/ 112 h 218"/>
                            <a:gd name="T72" fmla="*/ 46 w 198"/>
                            <a:gd name="T73" fmla="*/ 148 h 218"/>
                            <a:gd name="T74" fmla="*/ 58 w 198"/>
                            <a:gd name="T75" fmla="*/ 176 h 218"/>
                            <a:gd name="T76" fmla="*/ 68 w 198"/>
                            <a:gd name="T77" fmla="*/ 188 h 218"/>
                            <a:gd name="T78" fmla="*/ 90 w 198"/>
                            <a:gd name="T79" fmla="*/ 200 h 218"/>
                            <a:gd name="T80" fmla="*/ 102 w 198"/>
                            <a:gd name="T81" fmla="*/ 200 h 218"/>
                            <a:gd name="T82" fmla="*/ 126 w 198"/>
                            <a:gd name="T83" fmla="*/ 192 h 218"/>
                            <a:gd name="T84" fmla="*/ 144 w 198"/>
                            <a:gd name="T85" fmla="*/ 172 h 218"/>
                            <a:gd name="T86" fmla="*/ 150 w 198"/>
                            <a:gd name="T87" fmla="*/ 158 h 218"/>
                            <a:gd name="T88" fmla="*/ 158 w 198"/>
                            <a:gd name="T89" fmla="*/ 126 h 218"/>
                            <a:gd name="T90" fmla="*/ 158 w 198"/>
                            <a:gd name="T91" fmla="*/ 106 h 218"/>
                            <a:gd name="T92" fmla="*/ 148 w 198"/>
                            <a:gd name="T93" fmla="*/ 60 h 218"/>
                            <a:gd name="T94" fmla="*/ 140 w 198"/>
                            <a:gd name="T95" fmla="*/ 42 h 218"/>
                            <a:gd name="T96" fmla="*/ 128 w 198"/>
                            <a:gd name="T97" fmla="*/ 28 h 218"/>
                            <a:gd name="T98" fmla="*/ 114 w 198"/>
                            <a:gd name="T99" fmla="*/ 20 h 218"/>
                            <a:gd name="T100" fmla="*/ 96 w 198"/>
                            <a:gd name="T101" fmla="*/ 16 h 2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198" h="218">
                              <a:moveTo>
                                <a:pt x="100" y="0"/>
                              </a:moveTo>
                              <a:lnTo>
                                <a:pt x="100" y="0"/>
                              </a:lnTo>
                              <a:lnTo>
                                <a:pt x="116" y="0"/>
                              </a:lnTo>
                              <a:lnTo>
                                <a:pt x="130" y="4"/>
                              </a:lnTo>
                              <a:lnTo>
                                <a:pt x="142" y="8"/>
                              </a:lnTo>
                              <a:lnTo>
                                <a:pt x="154" y="16"/>
                              </a:lnTo>
                              <a:lnTo>
                                <a:pt x="154" y="16"/>
                              </a:lnTo>
                              <a:lnTo>
                                <a:pt x="166" y="24"/>
                              </a:lnTo>
                              <a:lnTo>
                                <a:pt x="174" y="34"/>
                              </a:lnTo>
                              <a:lnTo>
                                <a:pt x="182" y="44"/>
                              </a:lnTo>
                              <a:lnTo>
                                <a:pt x="188" y="56"/>
                              </a:lnTo>
                              <a:lnTo>
                                <a:pt x="188" y="56"/>
                              </a:lnTo>
                              <a:lnTo>
                                <a:pt x="192" y="70"/>
                              </a:lnTo>
                              <a:lnTo>
                                <a:pt x="196" y="82"/>
                              </a:lnTo>
                              <a:lnTo>
                                <a:pt x="198" y="96"/>
                              </a:lnTo>
                              <a:lnTo>
                                <a:pt x="198" y="110"/>
                              </a:lnTo>
                              <a:lnTo>
                                <a:pt x="198" y="110"/>
                              </a:lnTo>
                              <a:lnTo>
                                <a:pt x="198" y="122"/>
                              </a:lnTo>
                              <a:lnTo>
                                <a:pt x="196" y="136"/>
                              </a:lnTo>
                              <a:lnTo>
                                <a:pt x="192" y="148"/>
                              </a:lnTo>
                              <a:lnTo>
                                <a:pt x="186" y="162"/>
                              </a:lnTo>
                              <a:lnTo>
                                <a:pt x="186" y="162"/>
                              </a:lnTo>
                              <a:lnTo>
                                <a:pt x="178" y="174"/>
                              </a:lnTo>
                              <a:lnTo>
                                <a:pt x="170" y="184"/>
                              </a:lnTo>
                              <a:lnTo>
                                <a:pt x="162" y="194"/>
                              </a:lnTo>
                              <a:lnTo>
                                <a:pt x="150" y="204"/>
                              </a:lnTo>
                              <a:lnTo>
                                <a:pt x="150" y="204"/>
                              </a:lnTo>
                              <a:lnTo>
                                <a:pt x="138" y="210"/>
                              </a:lnTo>
                              <a:lnTo>
                                <a:pt x="126" y="214"/>
                              </a:lnTo>
                              <a:lnTo>
                                <a:pt x="112" y="218"/>
                              </a:lnTo>
                              <a:lnTo>
                                <a:pt x="98" y="218"/>
                              </a:lnTo>
                              <a:lnTo>
                                <a:pt x="98" y="218"/>
                              </a:lnTo>
                              <a:lnTo>
                                <a:pt x="76" y="216"/>
                              </a:lnTo>
                              <a:lnTo>
                                <a:pt x="66" y="214"/>
                              </a:lnTo>
                              <a:lnTo>
                                <a:pt x="56" y="210"/>
                              </a:lnTo>
                              <a:lnTo>
                                <a:pt x="46" y="206"/>
                              </a:lnTo>
                              <a:lnTo>
                                <a:pt x="38" y="200"/>
                              </a:lnTo>
                              <a:lnTo>
                                <a:pt x="32" y="192"/>
                              </a:lnTo>
                              <a:lnTo>
                                <a:pt x="24" y="186"/>
                              </a:lnTo>
                              <a:lnTo>
                                <a:pt x="24" y="186"/>
                              </a:lnTo>
                              <a:lnTo>
                                <a:pt x="14" y="168"/>
                              </a:lnTo>
                              <a:lnTo>
                                <a:pt x="6" y="150"/>
                              </a:lnTo>
                              <a:lnTo>
                                <a:pt x="0" y="130"/>
                              </a:lnTo>
                              <a:lnTo>
                                <a:pt x="0" y="110"/>
                              </a:lnTo>
                              <a:lnTo>
                                <a:pt x="0" y="110"/>
                              </a:lnTo>
                              <a:lnTo>
                                <a:pt x="0" y="96"/>
                              </a:lnTo>
                              <a:lnTo>
                                <a:pt x="2" y="82"/>
                              </a:lnTo>
                              <a:lnTo>
                                <a:pt x="6" y="70"/>
                              </a:lnTo>
                              <a:lnTo>
                                <a:pt x="12" y="56"/>
                              </a:lnTo>
                              <a:lnTo>
                                <a:pt x="12" y="56"/>
                              </a:lnTo>
                              <a:lnTo>
                                <a:pt x="18" y="44"/>
                              </a:lnTo>
                              <a:lnTo>
                                <a:pt x="26" y="34"/>
                              </a:lnTo>
                              <a:lnTo>
                                <a:pt x="36" y="24"/>
                              </a:lnTo>
                              <a:lnTo>
                                <a:pt x="48" y="16"/>
                              </a:lnTo>
                              <a:lnTo>
                                <a:pt x="48" y="16"/>
                              </a:lnTo>
                              <a:lnTo>
                                <a:pt x="58" y="8"/>
                              </a:lnTo>
                              <a:lnTo>
                                <a:pt x="72" y="4"/>
                              </a:lnTo>
                              <a:lnTo>
                                <a:pt x="86" y="0"/>
                              </a:lnTo>
                              <a:lnTo>
                                <a:pt x="100" y="0"/>
                              </a:lnTo>
                              <a:lnTo>
                                <a:pt x="100" y="0"/>
                              </a:lnTo>
                              <a:close/>
                              <a:moveTo>
                                <a:pt x="96" y="16"/>
                              </a:moveTo>
                              <a:lnTo>
                                <a:pt x="96" y="16"/>
                              </a:lnTo>
                              <a:lnTo>
                                <a:pt x="82" y="18"/>
                              </a:lnTo>
                              <a:lnTo>
                                <a:pt x="70" y="24"/>
                              </a:lnTo>
                              <a:lnTo>
                                <a:pt x="62" y="34"/>
                              </a:lnTo>
                              <a:lnTo>
                                <a:pt x="54" y="46"/>
                              </a:lnTo>
                              <a:lnTo>
                                <a:pt x="54" y="46"/>
                              </a:lnTo>
                              <a:lnTo>
                                <a:pt x="48" y="60"/>
                              </a:lnTo>
                              <a:lnTo>
                                <a:pt x="44" y="76"/>
                              </a:lnTo>
                              <a:lnTo>
                                <a:pt x="40" y="92"/>
                              </a:lnTo>
                              <a:lnTo>
                                <a:pt x="40" y="112"/>
                              </a:lnTo>
                              <a:lnTo>
                                <a:pt x="40" y="112"/>
                              </a:lnTo>
                              <a:lnTo>
                                <a:pt x="42" y="130"/>
                              </a:lnTo>
                              <a:lnTo>
                                <a:pt x="46" y="148"/>
                              </a:lnTo>
                              <a:lnTo>
                                <a:pt x="52" y="162"/>
                              </a:lnTo>
                              <a:lnTo>
                                <a:pt x="58" y="176"/>
                              </a:lnTo>
                              <a:lnTo>
                                <a:pt x="58" y="176"/>
                              </a:lnTo>
                              <a:lnTo>
                                <a:pt x="68" y="188"/>
                              </a:lnTo>
                              <a:lnTo>
                                <a:pt x="78" y="196"/>
                              </a:lnTo>
                              <a:lnTo>
                                <a:pt x="90" y="200"/>
                              </a:lnTo>
                              <a:lnTo>
                                <a:pt x="102" y="200"/>
                              </a:lnTo>
                              <a:lnTo>
                                <a:pt x="102" y="200"/>
                              </a:lnTo>
                              <a:lnTo>
                                <a:pt x="116" y="198"/>
                              </a:lnTo>
                              <a:lnTo>
                                <a:pt x="126" y="192"/>
                              </a:lnTo>
                              <a:lnTo>
                                <a:pt x="136" y="184"/>
                              </a:lnTo>
                              <a:lnTo>
                                <a:pt x="144" y="172"/>
                              </a:lnTo>
                              <a:lnTo>
                                <a:pt x="144" y="172"/>
                              </a:lnTo>
                              <a:lnTo>
                                <a:pt x="150" y="158"/>
                              </a:lnTo>
                              <a:lnTo>
                                <a:pt x="154" y="142"/>
                              </a:lnTo>
                              <a:lnTo>
                                <a:pt x="158" y="126"/>
                              </a:lnTo>
                              <a:lnTo>
                                <a:pt x="158" y="106"/>
                              </a:lnTo>
                              <a:lnTo>
                                <a:pt x="158" y="106"/>
                              </a:lnTo>
                              <a:lnTo>
                                <a:pt x="154" y="82"/>
                              </a:lnTo>
                              <a:lnTo>
                                <a:pt x="148" y="60"/>
                              </a:lnTo>
                              <a:lnTo>
                                <a:pt x="148" y="60"/>
                              </a:lnTo>
                              <a:lnTo>
                                <a:pt x="140" y="42"/>
                              </a:lnTo>
                              <a:lnTo>
                                <a:pt x="128" y="28"/>
                              </a:lnTo>
                              <a:lnTo>
                                <a:pt x="128" y="28"/>
                              </a:lnTo>
                              <a:lnTo>
                                <a:pt x="122" y="22"/>
                              </a:lnTo>
                              <a:lnTo>
                                <a:pt x="114" y="20"/>
                              </a:lnTo>
                              <a:lnTo>
                                <a:pt x="106" y="16"/>
                              </a:lnTo>
                              <a:lnTo>
                                <a:pt x="96" y="16"/>
                              </a:lnTo>
                              <a:lnTo>
                                <a:pt x="96" y="16"/>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s:wsp>
                      <wps:cNvPr id="84" name="Freeform 84"/>
                      <wps:cNvSpPr>
                        <a:spLocks/>
                      </wps:cNvSpPr>
                      <wps:spPr bwMode="auto">
                        <a:xfrm>
                          <a:off x="622" y="138"/>
                          <a:ext cx="128" cy="254"/>
                        </a:xfrm>
                        <a:custGeom>
                          <a:avLst/>
                          <a:gdLst>
                            <a:gd name="T0" fmla="*/ 60 w 128"/>
                            <a:gd name="T1" fmla="*/ 0 h 254"/>
                            <a:gd name="T2" fmla="*/ 60 w 128"/>
                            <a:gd name="T3" fmla="*/ 42 h 254"/>
                            <a:gd name="T4" fmla="*/ 122 w 128"/>
                            <a:gd name="T5" fmla="*/ 42 h 254"/>
                            <a:gd name="T6" fmla="*/ 106 w 128"/>
                            <a:gd name="T7" fmla="*/ 60 h 254"/>
                            <a:gd name="T8" fmla="*/ 58 w 128"/>
                            <a:gd name="T9" fmla="*/ 60 h 254"/>
                            <a:gd name="T10" fmla="*/ 58 w 128"/>
                            <a:gd name="T11" fmla="*/ 188 h 254"/>
                            <a:gd name="T12" fmla="*/ 58 w 128"/>
                            <a:gd name="T13" fmla="*/ 188 h 254"/>
                            <a:gd name="T14" fmla="*/ 58 w 128"/>
                            <a:gd name="T15" fmla="*/ 200 h 254"/>
                            <a:gd name="T16" fmla="*/ 60 w 128"/>
                            <a:gd name="T17" fmla="*/ 208 h 254"/>
                            <a:gd name="T18" fmla="*/ 64 w 128"/>
                            <a:gd name="T19" fmla="*/ 216 h 254"/>
                            <a:gd name="T20" fmla="*/ 68 w 128"/>
                            <a:gd name="T21" fmla="*/ 224 h 254"/>
                            <a:gd name="T22" fmla="*/ 74 w 128"/>
                            <a:gd name="T23" fmla="*/ 228 h 254"/>
                            <a:gd name="T24" fmla="*/ 82 w 128"/>
                            <a:gd name="T25" fmla="*/ 232 h 254"/>
                            <a:gd name="T26" fmla="*/ 90 w 128"/>
                            <a:gd name="T27" fmla="*/ 234 h 254"/>
                            <a:gd name="T28" fmla="*/ 100 w 128"/>
                            <a:gd name="T29" fmla="*/ 236 h 254"/>
                            <a:gd name="T30" fmla="*/ 100 w 128"/>
                            <a:gd name="T31" fmla="*/ 236 h 254"/>
                            <a:gd name="T32" fmla="*/ 110 w 128"/>
                            <a:gd name="T33" fmla="*/ 234 h 254"/>
                            <a:gd name="T34" fmla="*/ 116 w 128"/>
                            <a:gd name="T35" fmla="*/ 232 h 254"/>
                            <a:gd name="T36" fmla="*/ 116 w 128"/>
                            <a:gd name="T37" fmla="*/ 232 h 254"/>
                            <a:gd name="T38" fmla="*/ 128 w 128"/>
                            <a:gd name="T39" fmla="*/ 224 h 254"/>
                            <a:gd name="T40" fmla="*/ 128 w 128"/>
                            <a:gd name="T41" fmla="*/ 224 h 254"/>
                            <a:gd name="T42" fmla="*/ 128 w 128"/>
                            <a:gd name="T43" fmla="*/ 228 h 254"/>
                            <a:gd name="T44" fmla="*/ 126 w 128"/>
                            <a:gd name="T45" fmla="*/ 234 h 254"/>
                            <a:gd name="T46" fmla="*/ 114 w 128"/>
                            <a:gd name="T47" fmla="*/ 244 h 254"/>
                            <a:gd name="T48" fmla="*/ 114 w 128"/>
                            <a:gd name="T49" fmla="*/ 244 h 254"/>
                            <a:gd name="T50" fmla="*/ 108 w 128"/>
                            <a:gd name="T51" fmla="*/ 248 h 254"/>
                            <a:gd name="T52" fmla="*/ 100 w 128"/>
                            <a:gd name="T53" fmla="*/ 252 h 254"/>
                            <a:gd name="T54" fmla="*/ 92 w 128"/>
                            <a:gd name="T55" fmla="*/ 254 h 254"/>
                            <a:gd name="T56" fmla="*/ 82 w 128"/>
                            <a:gd name="T57" fmla="*/ 254 h 254"/>
                            <a:gd name="T58" fmla="*/ 82 w 128"/>
                            <a:gd name="T59" fmla="*/ 254 h 254"/>
                            <a:gd name="T60" fmla="*/ 70 w 128"/>
                            <a:gd name="T61" fmla="*/ 254 h 254"/>
                            <a:gd name="T62" fmla="*/ 58 w 128"/>
                            <a:gd name="T63" fmla="*/ 250 h 254"/>
                            <a:gd name="T64" fmla="*/ 46 w 128"/>
                            <a:gd name="T65" fmla="*/ 244 h 254"/>
                            <a:gd name="T66" fmla="*/ 38 w 128"/>
                            <a:gd name="T67" fmla="*/ 236 h 254"/>
                            <a:gd name="T68" fmla="*/ 38 w 128"/>
                            <a:gd name="T69" fmla="*/ 236 h 254"/>
                            <a:gd name="T70" fmla="*/ 30 w 128"/>
                            <a:gd name="T71" fmla="*/ 228 h 254"/>
                            <a:gd name="T72" fmla="*/ 24 w 128"/>
                            <a:gd name="T73" fmla="*/ 216 h 254"/>
                            <a:gd name="T74" fmla="*/ 20 w 128"/>
                            <a:gd name="T75" fmla="*/ 204 h 254"/>
                            <a:gd name="T76" fmla="*/ 20 w 128"/>
                            <a:gd name="T77" fmla="*/ 188 h 254"/>
                            <a:gd name="T78" fmla="*/ 20 w 128"/>
                            <a:gd name="T79" fmla="*/ 60 h 254"/>
                            <a:gd name="T80" fmla="*/ 0 w 128"/>
                            <a:gd name="T81" fmla="*/ 60 h 254"/>
                            <a:gd name="T82" fmla="*/ 60 w 128"/>
                            <a:gd name="T83" fmla="*/ 0 h 254"/>
                            <a:gd name="T84" fmla="*/ 60 w 128"/>
                            <a:gd name="T85" fmla="*/ 0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28" h="254">
                              <a:moveTo>
                                <a:pt x="60" y="0"/>
                              </a:moveTo>
                              <a:lnTo>
                                <a:pt x="60" y="42"/>
                              </a:lnTo>
                              <a:lnTo>
                                <a:pt x="122" y="42"/>
                              </a:lnTo>
                              <a:lnTo>
                                <a:pt x="106" y="60"/>
                              </a:lnTo>
                              <a:lnTo>
                                <a:pt x="58" y="60"/>
                              </a:lnTo>
                              <a:lnTo>
                                <a:pt x="58" y="188"/>
                              </a:lnTo>
                              <a:lnTo>
                                <a:pt x="58" y="188"/>
                              </a:lnTo>
                              <a:lnTo>
                                <a:pt x="58" y="200"/>
                              </a:lnTo>
                              <a:lnTo>
                                <a:pt x="60" y="208"/>
                              </a:lnTo>
                              <a:lnTo>
                                <a:pt x="64" y="216"/>
                              </a:lnTo>
                              <a:lnTo>
                                <a:pt x="68" y="224"/>
                              </a:lnTo>
                              <a:lnTo>
                                <a:pt x="74" y="228"/>
                              </a:lnTo>
                              <a:lnTo>
                                <a:pt x="82" y="232"/>
                              </a:lnTo>
                              <a:lnTo>
                                <a:pt x="90" y="234"/>
                              </a:lnTo>
                              <a:lnTo>
                                <a:pt x="100" y="236"/>
                              </a:lnTo>
                              <a:lnTo>
                                <a:pt x="100" y="236"/>
                              </a:lnTo>
                              <a:lnTo>
                                <a:pt x="110" y="234"/>
                              </a:lnTo>
                              <a:lnTo>
                                <a:pt x="116" y="232"/>
                              </a:lnTo>
                              <a:lnTo>
                                <a:pt x="116" y="232"/>
                              </a:lnTo>
                              <a:lnTo>
                                <a:pt x="128" y="224"/>
                              </a:lnTo>
                              <a:lnTo>
                                <a:pt x="128" y="224"/>
                              </a:lnTo>
                              <a:lnTo>
                                <a:pt x="128" y="228"/>
                              </a:lnTo>
                              <a:lnTo>
                                <a:pt x="126" y="234"/>
                              </a:lnTo>
                              <a:lnTo>
                                <a:pt x="114" y="244"/>
                              </a:lnTo>
                              <a:lnTo>
                                <a:pt x="114" y="244"/>
                              </a:lnTo>
                              <a:lnTo>
                                <a:pt x="108" y="248"/>
                              </a:lnTo>
                              <a:lnTo>
                                <a:pt x="100" y="252"/>
                              </a:lnTo>
                              <a:lnTo>
                                <a:pt x="92" y="254"/>
                              </a:lnTo>
                              <a:lnTo>
                                <a:pt x="82" y="254"/>
                              </a:lnTo>
                              <a:lnTo>
                                <a:pt x="82" y="254"/>
                              </a:lnTo>
                              <a:lnTo>
                                <a:pt x="70" y="254"/>
                              </a:lnTo>
                              <a:lnTo>
                                <a:pt x="58" y="250"/>
                              </a:lnTo>
                              <a:lnTo>
                                <a:pt x="46" y="244"/>
                              </a:lnTo>
                              <a:lnTo>
                                <a:pt x="38" y="236"/>
                              </a:lnTo>
                              <a:lnTo>
                                <a:pt x="38" y="236"/>
                              </a:lnTo>
                              <a:lnTo>
                                <a:pt x="30" y="228"/>
                              </a:lnTo>
                              <a:lnTo>
                                <a:pt x="24" y="216"/>
                              </a:lnTo>
                              <a:lnTo>
                                <a:pt x="20" y="204"/>
                              </a:lnTo>
                              <a:lnTo>
                                <a:pt x="20" y="188"/>
                              </a:lnTo>
                              <a:lnTo>
                                <a:pt x="20" y="60"/>
                              </a:lnTo>
                              <a:lnTo>
                                <a:pt x="0" y="60"/>
                              </a:lnTo>
                              <a:lnTo>
                                <a:pt x="60" y="0"/>
                              </a:lnTo>
                              <a:lnTo>
                                <a:pt x="60" y="0"/>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s:wsp>
                      <wps:cNvPr id="85" name="Freeform 85"/>
                      <wps:cNvSpPr>
                        <a:spLocks/>
                      </wps:cNvSpPr>
                      <wps:spPr bwMode="auto">
                        <a:xfrm>
                          <a:off x="764" y="76"/>
                          <a:ext cx="204" cy="312"/>
                        </a:xfrm>
                        <a:custGeom>
                          <a:avLst/>
                          <a:gdLst>
                            <a:gd name="T0" fmla="*/ 124 w 204"/>
                            <a:gd name="T1" fmla="*/ 98 h 312"/>
                            <a:gd name="T2" fmla="*/ 150 w 204"/>
                            <a:gd name="T3" fmla="*/ 102 h 312"/>
                            <a:gd name="T4" fmla="*/ 172 w 204"/>
                            <a:gd name="T5" fmla="*/ 114 h 312"/>
                            <a:gd name="T6" fmla="*/ 180 w 204"/>
                            <a:gd name="T7" fmla="*/ 124 h 312"/>
                            <a:gd name="T8" fmla="*/ 190 w 204"/>
                            <a:gd name="T9" fmla="*/ 146 h 312"/>
                            <a:gd name="T10" fmla="*/ 192 w 204"/>
                            <a:gd name="T11" fmla="*/ 296 h 312"/>
                            <a:gd name="T12" fmla="*/ 192 w 204"/>
                            <a:gd name="T13" fmla="*/ 302 h 312"/>
                            <a:gd name="T14" fmla="*/ 194 w 204"/>
                            <a:gd name="T15" fmla="*/ 306 h 312"/>
                            <a:gd name="T16" fmla="*/ 140 w 204"/>
                            <a:gd name="T17" fmla="*/ 312 h 312"/>
                            <a:gd name="T18" fmla="*/ 146 w 204"/>
                            <a:gd name="T19" fmla="*/ 308 h 312"/>
                            <a:gd name="T20" fmla="*/ 152 w 204"/>
                            <a:gd name="T21" fmla="*/ 300 h 312"/>
                            <a:gd name="T22" fmla="*/ 152 w 204"/>
                            <a:gd name="T23" fmla="*/ 176 h 312"/>
                            <a:gd name="T24" fmla="*/ 152 w 204"/>
                            <a:gd name="T25" fmla="*/ 164 h 312"/>
                            <a:gd name="T26" fmla="*/ 146 w 204"/>
                            <a:gd name="T27" fmla="*/ 146 h 312"/>
                            <a:gd name="T28" fmla="*/ 142 w 204"/>
                            <a:gd name="T29" fmla="*/ 138 h 312"/>
                            <a:gd name="T30" fmla="*/ 126 w 204"/>
                            <a:gd name="T31" fmla="*/ 128 h 312"/>
                            <a:gd name="T32" fmla="*/ 104 w 204"/>
                            <a:gd name="T33" fmla="*/ 124 h 312"/>
                            <a:gd name="T34" fmla="*/ 90 w 204"/>
                            <a:gd name="T35" fmla="*/ 126 h 312"/>
                            <a:gd name="T36" fmla="*/ 76 w 204"/>
                            <a:gd name="T37" fmla="*/ 132 h 312"/>
                            <a:gd name="T38" fmla="*/ 54 w 204"/>
                            <a:gd name="T39" fmla="*/ 148 h 312"/>
                            <a:gd name="T40" fmla="*/ 54 w 204"/>
                            <a:gd name="T41" fmla="*/ 296 h 312"/>
                            <a:gd name="T42" fmla="*/ 58 w 204"/>
                            <a:gd name="T43" fmla="*/ 304 h 312"/>
                            <a:gd name="T44" fmla="*/ 62 w 204"/>
                            <a:gd name="T45" fmla="*/ 308 h 312"/>
                            <a:gd name="T46" fmla="*/ 4 w 204"/>
                            <a:gd name="T47" fmla="*/ 312 h 312"/>
                            <a:gd name="T48" fmla="*/ 8 w 204"/>
                            <a:gd name="T49" fmla="*/ 308 h 312"/>
                            <a:gd name="T50" fmla="*/ 14 w 204"/>
                            <a:gd name="T51" fmla="*/ 300 h 312"/>
                            <a:gd name="T52" fmla="*/ 14 w 204"/>
                            <a:gd name="T53" fmla="*/ 28 h 312"/>
                            <a:gd name="T54" fmla="*/ 14 w 204"/>
                            <a:gd name="T55" fmla="*/ 22 h 312"/>
                            <a:gd name="T56" fmla="*/ 12 w 204"/>
                            <a:gd name="T57" fmla="*/ 16 h 312"/>
                            <a:gd name="T58" fmla="*/ 54 w 204"/>
                            <a:gd name="T59" fmla="*/ 0 h 312"/>
                            <a:gd name="T60" fmla="*/ 54 w 204"/>
                            <a:gd name="T61" fmla="*/ 130 h 312"/>
                            <a:gd name="T62" fmla="*/ 90 w 204"/>
                            <a:gd name="T63" fmla="*/ 106 h 312"/>
                            <a:gd name="T64" fmla="*/ 124 w 204"/>
                            <a:gd name="T65" fmla="*/ 98 h 3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04" h="312">
                              <a:moveTo>
                                <a:pt x="124" y="98"/>
                              </a:moveTo>
                              <a:lnTo>
                                <a:pt x="124" y="98"/>
                              </a:lnTo>
                              <a:lnTo>
                                <a:pt x="136" y="98"/>
                              </a:lnTo>
                              <a:lnTo>
                                <a:pt x="150" y="102"/>
                              </a:lnTo>
                              <a:lnTo>
                                <a:pt x="162" y="108"/>
                              </a:lnTo>
                              <a:lnTo>
                                <a:pt x="172" y="114"/>
                              </a:lnTo>
                              <a:lnTo>
                                <a:pt x="172" y="114"/>
                              </a:lnTo>
                              <a:lnTo>
                                <a:pt x="180" y="124"/>
                              </a:lnTo>
                              <a:lnTo>
                                <a:pt x="186" y="134"/>
                              </a:lnTo>
                              <a:lnTo>
                                <a:pt x="190" y="146"/>
                              </a:lnTo>
                              <a:lnTo>
                                <a:pt x="192" y="160"/>
                              </a:lnTo>
                              <a:lnTo>
                                <a:pt x="192" y="296"/>
                              </a:lnTo>
                              <a:lnTo>
                                <a:pt x="192" y="296"/>
                              </a:lnTo>
                              <a:lnTo>
                                <a:pt x="192" y="302"/>
                              </a:lnTo>
                              <a:lnTo>
                                <a:pt x="194" y="306"/>
                              </a:lnTo>
                              <a:lnTo>
                                <a:pt x="194" y="306"/>
                              </a:lnTo>
                              <a:lnTo>
                                <a:pt x="204" y="312"/>
                              </a:lnTo>
                              <a:lnTo>
                                <a:pt x="140" y="312"/>
                              </a:lnTo>
                              <a:lnTo>
                                <a:pt x="140" y="312"/>
                              </a:lnTo>
                              <a:lnTo>
                                <a:pt x="146" y="308"/>
                              </a:lnTo>
                              <a:lnTo>
                                <a:pt x="150" y="304"/>
                              </a:lnTo>
                              <a:lnTo>
                                <a:pt x="152" y="300"/>
                              </a:lnTo>
                              <a:lnTo>
                                <a:pt x="152" y="296"/>
                              </a:lnTo>
                              <a:lnTo>
                                <a:pt x="152" y="176"/>
                              </a:lnTo>
                              <a:lnTo>
                                <a:pt x="152" y="176"/>
                              </a:lnTo>
                              <a:lnTo>
                                <a:pt x="152" y="164"/>
                              </a:lnTo>
                              <a:lnTo>
                                <a:pt x="150" y="154"/>
                              </a:lnTo>
                              <a:lnTo>
                                <a:pt x="146" y="146"/>
                              </a:lnTo>
                              <a:lnTo>
                                <a:pt x="142" y="138"/>
                              </a:lnTo>
                              <a:lnTo>
                                <a:pt x="142" y="138"/>
                              </a:lnTo>
                              <a:lnTo>
                                <a:pt x="134" y="132"/>
                              </a:lnTo>
                              <a:lnTo>
                                <a:pt x="126" y="128"/>
                              </a:lnTo>
                              <a:lnTo>
                                <a:pt x="116" y="126"/>
                              </a:lnTo>
                              <a:lnTo>
                                <a:pt x="104" y="124"/>
                              </a:lnTo>
                              <a:lnTo>
                                <a:pt x="104" y="124"/>
                              </a:lnTo>
                              <a:lnTo>
                                <a:pt x="90" y="126"/>
                              </a:lnTo>
                              <a:lnTo>
                                <a:pt x="76" y="132"/>
                              </a:lnTo>
                              <a:lnTo>
                                <a:pt x="76" y="132"/>
                              </a:lnTo>
                              <a:lnTo>
                                <a:pt x="64" y="138"/>
                              </a:lnTo>
                              <a:lnTo>
                                <a:pt x="54" y="148"/>
                              </a:lnTo>
                              <a:lnTo>
                                <a:pt x="54" y="296"/>
                              </a:lnTo>
                              <a:lnTo>
                                <a:pt x="54" y="296"/>
                              </a:lnTo>
                              <a:lnTo>
                                <a:pt x="56" y="300"/>
                              </a:lnTo>
                              <a:lnTo>
                                <a:pt x="58" y="304"/>
                              </a:lnTo>
                              <a:lnTo>
                                <a:pt x="58" y="304"/>
                              </a:lnTo>
                              <a:lnTo>
                                <a:pt x="62" y="308"/>
                              </a:lnTo>
                              <a:lnTo>
                                <a:pt x="68" y="312"/>
                              </a:lnTo>
                              <a:lnTo>
                                <a:pt x="4" y="312"/>
                              </a:lnTo>
                              <a:lnTo>
                                <a:pt x="4" y="312"/>
                              </a:lnTo>
                              <a:lnTo>
                                <a:pt x="8" y="308"/>
                              </a:lnTo>
                              <a:lnTo>
                                <a:pt x="12" y="304"/>
                              </a:lnTo>
                              <a:lnTo>
                                <a:pt x="14" y="300"/>
                              </a:lnTo>
                              <a:lnTo>
                                <a:pt x="14" y="296"/>
                              </a:lnTo>
                              <a:lnTo>
                                <a:pt x="14" y="28"/>
                              </a:lnTo>
                              <a:lnTo>
                                <a:pt x="14" y="28"/>
                              </a:lnTo>
                              <a:lnTo>
                                <a:pt x="14" y="22"/>
                              </a:lnTo>
                              <a:lnTo>
                                <a:pt x="12" y="16"/>
                              </a:lnTo>
                              <a:lnTo>
                                <a:pt x="12" y="16"/>
                              </a:lnTo>
                              <a:lnTo>
                                <a:pt x="0" y="10"/>
                              </a:lnTo>
                              <a:lnTo>
                                <a:pt x="54" y="0"/>
                              </a:lnTo>
                              <a:lnTo>
                                <a:pt x="54" y="130"/>
                              </a:lnTo>
                              <a:lnTo>
                                <a:pt x="54" y="130"/>
                              </a:lnTo>
                              <a:lnTo>
                                <a:pt x="72" y="116"/>
                              </a:lnTo>
                              <a:lnTo>
                                <a:pt x="90" y="106"/>
                              </a:lnTo>
                              <a:lnTo>
                                <a:pt x="108" y="100"/>
                              </a:lnTo>
                              <a:lnTo>
                                <a:pt x="124" y="98"/>
                              </a:lnTo>
                              <a:lnTo>
                                <a:pt x="124" y="98"/>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s:wsp>
                      <wps:cNvPr id="86" name="Freeform 86"/>
                      <wps:cNvSpPr>
                        <a:spLocks/>
                      </wps:cNvSpPr>
                      <wps:spPr bwMode="auto">
                        <a:xfrm>
                          <a:off x="1172" y="174"/>
                          <a:ext cx="334" cy="214"/>
                        </a:xfrm>
                        <a:custGeom>
                          <a:avLst/>
                          <a:gdLst>
                            <a:gd name="T0" fmla="*/ 256 w 334"/>
                            <a:gd name="T1" fmla="*/ 0 h 214"/>
                            <a:gd name="T2" fmla="*/ 280 w 334"/>
                            <a:gd name="T3" fmla="*/ 4 h 214"/>
                            <a:gd name="T4" fmla="*/ 302 w 334"/>
                            <a:gd name="T5" fmla="*/ 16 h 214"/>
                            <a:gd name="T6" fmla="*/ 312 w 334"/>
                            <a:gd name="T7" fmla="*/ 26 h 214"/>
                            <a:gd name="T8" fmla="*/ 322 w 334"/>
                            <a:gd name="T9" fmla="*/ 48 h 214"/>
                            <a:gd name="T10" fmla="*/ 322 w 334"/>
                            <a:gd name="T11" fmla="*/ 198 h 214"/>
                            <a:gd name="T12" fmla="*/ 324 w 334"/>
                            <a:gd name="T13" fmla="*/ 202 h 214"/>
                            <a:gd name="T14" fmla="*/ 326 w 334"/>
                            <a:gd name="T15" fmla="*/ 206 h 214"/>
                            <a:gd name="T16" fmla="*/ 272 w 334"/>
                            <a:gd name="T17" fmla="*/ 214 h 214"/>
                            <a:gd name="T18" fmla="*/ 276 w 334"/>
                            <a:gd name="T19" fmla="*/ 210 h 214"/>
                            <a:gd name="T20" fmla="*/ 284 w 334"/>
                            <a:gd name="T21" fmla="*/ 202 h 214"/>
                            <a:gd name="T22" fmla="*/ 284 w 334"/>
                            <a:gd name="T23" fmla="*/ 76 h 214"/>
                            <a:gd name="T24" fmla="*/ 284 w 334"/>
                            <a:gd name="T25" fmla="*/ 64 h 214"/>
                            <a:gd name="T26" fmla="*/ 278 w 334"/>
                            <a:gd name="T27" fmla="*/ 46 h 214"/>
                            <a:gd name="T28" fmla="*/ 272 w 334"/>
                            <a:gd name="T29" fmla="*/ 40 h 214"/>
                            <a:gd name="T30" fmla="*/ 258 w 334"/>
                            <a:gd name="T31" fmla="*/ 30 h 214"/>
                            <a:gd name="T32" fmla="*/ 236 w 334"/>
                            <a:gd name="T33" fmla="*/ 26 h 214"/>
                            <a:gd name="T34" fmla="*/ 222 w 334"/>
                            <a:gd name="T35" fmla="*/ 28 h 214"/>
                            <a:gd name="T36" fmla="*/ 198 w 334"/>
                            <a:gd name="T37" fmla="*/ 42 h 214"/>
                            <a:gd name="T38" fmla="*/ 188 w 334"/>
                            <a:gd name="T39" fmla="*/ 54 h 214"/>
                            <a:gd name="T40" fmla="*/ 188 w 334"/>
                            <a:gd name="T41" fmla="*/ 198 h 214"/>
                            <a:gd name="T42" fmla="*/ 190 w 334"/>
                            <a:gd name="T43" fmla="*/ 202 h 214"/>
                            <a:gd name="T44" fmla="*/ 192 w 334"/>
                            <a:gd name="T45" fmla="*/ 206 h 214"/>
                            <a:gd name="T46" fmla="*/ 136 w 334"/>
                            <a:gd name="T47" fmla="*/ 214 h 214"/>
                            <a:gd name="T48" fmla="*/ 142 w 334"/>
                            <a:gd name="T49" fmla="*/ 210 h 214"/>
                            <a:gd name="T50" fmla="*/ 148 w 334"/>
                            <a:gd name="T51" fmla="*/ 202 h 214"/>
                            <a:gd name="T52" fmla="*/ 148 w 334"/>
                            <a:gd name="T53" fmla="*/ 74 h 214"/>
                            <a:gd name="T54" fmla="*/ 148 w 334"/>
                            <a:gd name="T55" fmla="*/ 62 h 214"/>
                            <a:gd name="T56" fmla="*/ 142 w 334"/>
                            <a:gd name="T57" fmla="*/ 44 h 214"/>
                            <a:gd name="T58" fmla="*/ 130 w 334"/>
                            <a:gd name="T59" fmla="*/ 32 h 214"/>
                            <a:gd name="T60" fmla="*/ 112 w 334"/>
                            <a:gd name="T61" fmla="*/ 26 h 214"/>
                            <a:gd name="T62" fmla="*/ 102 w 334"/>
                            <a:gd name="T63" fmla="*/ 26 h 214"/>
                            <a:gd name="T64" fmla="*/ 76 w 334"/>
                            <a:gd name="T65" fmla="*/ 32 h 214"/>
                            <a:gd name="T66" fmla="*/ 56 w 334"/>
                            <a:gd name="T67" fmla="*/ 48 h 214"/>
                            <a:gd name="T68" fmla="*/ 56 w 334"/>
                            <a:gd name="T69" fmla="*/ 198 h 214"/>
                            <a:gd name="T70" fmla="*/ 58 w 334"/>
                            <a:gd name="T71" fmla="*/ 206 h 214"/>
                            <a:gd name="T72" fmla="*/ 68 w 334"/>
                            <a:gd name="T73" fmla="*/ 214 h 214"/>
                            <a:gd name="T74" fmla="*/ 4 w 334"/>
                            <a:gd name="T75" fmla="*/ 214 h 214"/>
                            <a:gd name="T76" fmla="*/ 14 w 334"/>
                            <a:gd name="T77" fmla="*/ 206 h 214"/>
                            <a:gd name="T78" fmla="*/ 16 w 334"/>
                            <a:gd name="T79" fmla="*/ 198 h 214"/>
                            <a:gd name="T80" fmla="*/ 16 w 334"/>
                            <a:gd name="T81" fmla="*/ 28 h 214"/>
                            <a:gd name="T82" fmla="*/ 12 w 334"/>
                            <a:gd name="T83" fmla="*/ 16 h 214"/>
                            <a:gd name="T84" fmla="*/ 6 w 334"/>
                            <a:gd name="T85" fmla="*/ 12 h 214"/>
                            <a:gd name="T86" fmla="*/ 56 w 334"/>
                            <a:gd name="T87" fmla="*/ 0 h 214"/>
                            <a:gd name="T88" fmla="*/ 56 w 334"/>
                            <a:gd name="T89" fmla="*/ 30 h 214"/>
                            <a:gd name="T90" fmla="*/ 86 w 334"/>
                            <a:gd name="T91" fmla="*/ 10 h 214"/>
                            <a:gd name="T92" fmla="*/ 94 w 334"/>
                            <a:gd name="T93" fmla="*/ 6 h 214"/>
                            <a:gd name="T94" fmla="*/ 112 w 334"/>
                            <a:gd name="T95" fmla="*/ 0 h 214"/>
                            <a:gd name="T96" fmla="*/ 122 w 334"/>
                            <a:gd name="T97" fmla="*/ 0 h 214"/>
                            <a:gd name="T98" fmla="*/ 142 w 334"/>
                            <a:gd name="T99" fmla="*/ 2 h 214"/>
                            <a:gd name="T100" fmla="*/ 160 w 334"/>
                            <a:gd name="T101" fmla="*/ 10 h 214"/>
                            <a:gd name="T102" fmla="*/ 168 w 334"/>
                            <a:gd name="T103" fmla="*/ 16 h 214"/>
                            <a:gd name="T104" fmla="*/ 180 w 334"/>
                            <a:gd name="T105" fmla="*/ 30 h 214"/>
                            <a:gd name="T106" fmla="*/ 184 w 334"/>
                            <a:gd name="T107" fmla="*/ 40 h 214"/>
                            <a:gd name="T108" fmla="*/ 216 w 334"/>
                            <a:gd name="T109" fmla="*/ 12 h 214"/>
                            <a:gd name="T110" fmla="*/ 226 w 334"/>
                            <a:gd name="T111" fmla="*/ 6 h 214"/>
                            <a:gd name="T112" fmla="*/ 246 w 334"/>
                            <a:gd name="T113" fmla="*/ 0 h 214"/>
                            <a:gd name="T114" fmla="*/ 256 w 334"/>
                            <a:gd name="T115" fmla="*/ 0 h 2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334" h="214">
                              <a:moveTo>
                                <a:pt x="256" y="0"/>
                              </a:moveTo>
                              <a:lnTo>
                                <a:pt x="256" y="0"/>
                              </a:lnTo>
                              <a:lnTo>
                                <a:pt x="268" y="0"/>
                              </a:lnTo>
                              <a:lnTo>
                                <a:pt x="280" y="4"/>
                              </a:lnTo>
                              <a:lnTo>
                                <a:pt x="292" y="10"/>
                              </a:lnTo>
                              <a:lnTo>
                                <a:pt x="302" y="16"/>
                              </a:lnTo>
                              <a:lnTo>
                                <a:pt x="302" y="16"/>
                              </a:lnTo>
                              <a:lnTo>
                                <a:pt x="312" y="26"/>
                              </a:lnTo>
                              <a:lnTo>
                                <a:pt x="318" y="36"/>
                              </a:lnTo>
                              <a:lnTo>
                                <a:pt x="322" y="48"/>
                              </a:lnTo>
                              <a:lnTo>
                                <a:pt x="322" y="62"/>
                              </a:lnTo>
                              <a:lnTo>
                                <a:pt x="322" y="198"/>
                              </a:lnTo>
                              <a:lnTo>
                                <a:pt x="322" y="198"/>
                              </a:lnTo>
                              <a:lnTo>
                                <a:pt x="324" y="202"/>
                              </a:lnTo>
                              <a:lnTo>
                                <a:pt x="326" y="206"/>
                              </a:lnTo>
                              <a:lnTo>
                                <a:pt x="326" y="206"/>
                              </a:lnTo>
                              <a:lnTo>
                                <a:pt x="334" y="214"/>
                              </a:lnTo>
                              <a:lnTo>
                                <a:pt x="272" y="214"/>
                              </a:lnTo>
                              <a:lnTo>
                                <a:pt x="272" y="214"/>
                              </a:lnTo>
                              <a:lnTo>
                                <a:pt x="276" y="210"/>
                              </a:lnTo>
                              <a:lnTo>
                                <a:pt x="280" y="206"/>
                              </a:lnTo>
                              <a:lnTo>
                                <a:pt x="284" y="202"/>
                              </a:lnTo>
                              <a:lnTo>
                                <a:pt x="284" y="198"/>
                              </a:lnTo>
                              <a:lnTo>
                                <a:pt x="284" y="76"/>
                              </a:lnTo>
                              <a:lnTo>
                                <a:pt x="284" y="76"/>
                              </a:lnTo>
                              <a:lnTo>
                                <a:pt x="284" y="64"/>
                              </a:lnTo>
                              <a:lnTo>
                                <a:pt x="282" y="56"/>
                              </a:lnTo>
                              <a:lnTo>
                                <a:pt x="278" y="46"/>
                              </a:lnTo>
                              <a:lnTo>
                                <a:pt x="272" y="40"/>
                              </a:lnTo>
                              <a:lnTo>
                                <a:pt x="272" y="40"/>
                              </a:lnTo>
                              <a:lnTo>
                                <a:pt x="266" y="34"/>
                              </a:lnTo>
                              <a:lnTo>
                                <a:pt x="258" y="30"/>
                              </a:lnTo>
                              <a:lnTo>
                                <a:pt x="248" y="26"/>
                              </a:lnTo>
                              <a:lnTo>
                                <a:pt x="236" y="26"/>
                              </a:lnTo>
                              <a:lnTo>
                                <a:pt x="236" y="26"/>
                              </a:lnTo>
                              <a:lnTo>
                                <a:pt x="222" y="28"/>
                              </a:lnTo>
                              <a:lnTo>
                                <a:pt x="210" y="32"/>
                              </a:lnTo>
                              <a:lnTo>
                                <a:pt x="198" y="42"/>
                              </a:lnTo>
                              <a:lnTo>
                                <a:pt x="188" y="54"/>
                              </a:lnTo>
                              <a:lnTo>
                                <a:pt x="188" y="54"/>
                              </a:lnTo>
                              <a:lnTo>
                                <a:pt x="188" y="60"/>
                              </a:lnTo>
                              <a:lnTo>
                                <a:pt x="188" y="198"/>
                              </a:lnTo>
                              <a:lnTo>
                                <a:pt x="188" y="198"/>
                              </a:lnTo>
                              <a:lnTo>
                                <a:pt x="190" y="202"/>
                              </a:lnTo>
                              <a:lnTo>
                                <a:pt x="192" y="206"/>
                              </a:lnTo>
                              <a:lnTo>
                                <a:pt x="192" y="206"/>
                              </a:lnTo>
                              <a:lnTo>
                                <a:pt x="200" y="214"/>
                              </a:lnTo>
                              <a:lnTo>
                                <a:pt x="136" y="214"/>
                              </a:lnTo>
                              <a:lnTo>
                                <a:pt x="136" y="214"/>
                              </a:lnTo>
                              <a:lnTo>
                                <a:pt x="142" y="210"/>
                              </a:lnTo>
                              <a:lnTo>
                                <a:pt x="146" y="206"/>
                              </a:lnTo>
                              <a:lnTo>
                                <a:pt x="148" y="202"/>
                              </a:lnTo>
                              <a:lnTo>
                                <a:pt x="148" y="198"/>
                              </a:lnTo>
                              <a:lnTo>
                                <a:pt x="148" y="74"/>
                              </a:lnTo>
                              <a:lnTo>
                                <a:pt x="148" y="74"/>
                              </a:lnTo>
                              <a:lnTo>
                                <a:pt x="148" y="62"/>
                              </a:lnTo>
                              <a:lnTo>
                                <a:pt x="146" y="52"/>
                              </a:lnTo>
                              <a:lnTo>
                                <a:pt x="142" y="44"/>
                              </a:lnTo>
                              <a:lnTo>
                                <a:pt x="136" y="38"/>
                              </a:lnTo>
                              <a:lnTo>
                                <a:pt x="130" y="32"/>
                              </a:lnTo>
                              <a:lnTo>
                                <a:pt x="122" y="28"/>
                              </a:lnTo>
                              <a:lnTo>
                                <a:pt x="112" y="26"/>
                              </a:lnTo>
                              <a:lnTo>
                                <a:pt x="102" y="26"/>
                              </a:lnTo>
                              <a:lnTo>
                                <a:pt x="102" y="26"/>
                              </a:lnTo>
                              <a:lnTo>
                                <a:pt x="88" y="28"/>
                              </a:lnTo>
                              <a:lnTo>
                                <a:pt x="76" y="32"/>
                              </a:lnTo>
                              <a:lnTo>
                                <a:pt x="66" y="38"/>
                              </a:lnTo>
                              <a:lnTo>
                                <a:pt x="56" y="48"/>
                              </a:lnTo>
                              <a:lnTo>
                                <a:pt x="56" y="198"/>
                              </a:lnTo>
                              <a:lnTo>
                                <a:pt x="56" y="198"/>
                              </a:lnTo>
                              <a:lnTo>
                                <a:pt x="56" y="202"/>
                              </a:lnTo>
                              <a:lnTo>
                                <a:pt x="58" y="206"/>
                              </a:lnTo>
                              <a:lnTo>
                                <a:pt x="58" y="206"/>
                              </a:lnTo>
                              <a:lnTo>
                                <a:pt x="68" y="214"/>
                              </a:lnTo>
                              <a:lnTo>
                                <a:pt x="4" y="214"/>
                              </a:lnTo>
                              <a:lnTo>
                                <a:pt x="4" y="214"/>
                              </a:lnTo>
                              <a:lnTo>
                                <a:pt x="10" y="210"/>
                              </a:lnTo>
                              <a:lnTo>
                                <a:pt x="14" y="206"/>
                              </a:lnTo>
                              <a:lnTo>
                                <a:pt x="16" y="202"/>
                              </a:lnTo>
                              <a:lnTo>
                                <a:pt x="16" y="198"/>
                              </a:lnTo>
                              <a:lnTo>
                                <a:pt x="16" y="28"/>
                              </a:lnTo>
                              <a:lnTo>
                                <a:pt x="16" y="28"/>
                              </a:lnTo>
                              <a:lnTo>
                                <a:pt x="16" y="22"/>
                              </a:lnTo>
                              <a:lnTo>
                                <a:pt x="12" y="16"/>
                              </a:lnTo>
                              <a:lnTo>
                                <a:pt x="12" y="16"/>
                              </a:lnTo>
                              <a:lnTo>
                                <a:pt x="6" y="12"/>
                              </a:lnTo>
                              <a:lnTo>
                                <a:pt x="0" y="10"/>
                              </a:lnTo>
                              <a:lnTo>
                                <a:pt x="56" y="0"/>
                              </a:lnTo>
                              <a:lnTo>
                                <a:pt x="56" y="30"/>
                              </a:lnTo>
                              <a:lnTo>
                                <a:pt x="56" y="30"/>
                              </a:lnTo>
                              <a:lnTo>
                                <a:pt x="70" y="20"/>
                              </a:lnTo>
                              <a:lnTo>
                                <a:pt x="86" y="10"/>
                              </a:lnTo>
                              <a:lnTo>
                                <a:pt x="86" y="10"/>
                              </a:lnTo>
                              <a:lnTo>
                                <a:pt x="94" y="6"/>
                              </a:lnTo>
                              <a:lnTo>
                                <a:pt x="102" y="2"/>
                              </a:lnTo>
                              <a:lnTo>
                                <a:pt x="112" y="0"/>
                              </a:lnTo>
                              <a:lnTo>
                                <a:pt x="122" y="0"/>
                              </a:lnTo>
                              <a:lnTo>
                                <a:pt x="122" y="0"/>
                              </a:lnTo>
                              <a:lnTo>
                                <a:pt x="132" y="0"/>
                              </a:lnTo>
                              <a:lnTo>
                                <a:pt x="142" y="2"/>
                              </a:lnTo>
                              <a:lnTo>
                                <a:pt x="150" y="6"/>
                              </a:lnTo>
                              <a:lnTo>
                                <a:pt x="160" y="10"/>
                              </a:lnTo>
                              <a:lnTo>
                                <a:pt x="160" y="10"/>
                              </a:lnTo>
                              <a:lnTo>
                                <a:pt x="168" y="16"/>
                              </a:lnTo>
                              <a:lnTo>
                                <a:pt x="174" y="22"/>
                              </a:lnTo>
                              <a:lnTo>
                                <a:pt x="180" y="30"/>
                              </a:lnTo>
                              <a:lnTo>
                                <a:pt x="184" y="40"/>
                              </a:lnTo>
                              <a:lnTo>
                                <a:pt x="184" y="40"/>
                              </a:lnTo>
                              <a:lnTo>
                                <a:pt x="198" y="24"/>
                              </a:lnTo>
                              <a:lnTo>
                                <a:pt x="216" y="12"/>
                              </a:lnTo>
                              <a:lnTo>
                                <a:pt x="216" y="12"/>
                              </a:lnTo>
                              <a:lnTo>
                                <a:pt x="226" y="6"/>
                              </a:lnTo>
                              <a:lnTo>
                                <a:pt x="236" y="2"/>
                              </a:lnTo>
                              <a:lnTo>
                                <a:pt x="246" y="0"/>
                              </a:lnTo>
                              <a:lnTo>
                                <a:pt x="256" y="0"/>
                              </a:lnTo>
                              <a:lnTo>
                                <a:pt x="256" y="0"/>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s:wsp>
                      <wps:cNvPr id="87" name="Freeform 87"/>
                      <wps:cNvSpPr>
                        <a:spLocks/>
                      </wps:cNvSpPr>
                      <wps:spPr bwMode="auto">
                        <a:xfrm>
                          <a:off x="1732" y="138"/>
                          <a:ext cx="130" cy="254"/>
                        </a:xfrm>
                        <a:custGeom>
                          <a:avLst/>
                          <a:gdLst>
                            <a:gd name="T0" fmla="*/ 60 w 130"/>
                            <a:gd name="T1" fmla="*/ 0 h 254"/>
                            <a:gd name="T2" fmla="*/ 60 w 130"/>
                            <a:gd name="T3" fmla="*/ 42 h 254"/>
                            <a:gd name="T4" fmla="*/ 122 w 130"/>
                            <a:gd name="T5" fmla="*/ 42 h 254"/>
                            <a:gd name="T6" fmla="*/ 106 w 130"/>
                            <a:gd name="T7" fmla="*/ 60 h 254"/>
                            <a:gd name="T8" fmla="*/ 58 w 130"/>
                            <a:gd name="T9" fmla="*/ 60 h 254"/>
                            <a:gd name="T10" fmla="*/ 58 w 130"/>
                            <a:gd name="T11" fmla="*/ 188 h 254"/>
                            <a:gd name="T12" fmla="*/ 58 w 130"/>
                            <a:gd name="T13" fmla="*/ 188 h 254"/>
                            <a:gd name="T14" fmla="*/ 60 w 130"/>
                            <a:gd name="T15" fmla="*/ 200 h 254"/>
                            <a:gd name="T16" fmla="*/ 62 w 130"/>
                            <a:gd name="T17" fmla="*/ 208 h 254"/>
                            <a:gd name="T18" fmla="*/ 64 w 130"/>
                            <a:gd name="T19" fmla="*/ 216 h 254"/>
                            <a:gd name="T20" fmla="*/ 70 w 130"/>
                            <a:gd name="T21" fmla="*/ 224 h 254"/>
                            <a:gd name="T22" fmla="*/ 74 w 130"/>
                            <a:gd name="T23" fmla="*/ 228 h 254"/>
                            <a:gd name="T24" fmla="*/ 82 w 130"/>
                            <a:gd name="T25" fmla="*/ 232 h 254"/>
                            <a:gd name="T26" fmla="*/ 90 w 130"/>
                            <a:gd name="T27" fmla="*/ 234 h 254"/>
                            <a:gd name="T28" fmla="*/ 100 w 130"/>
                            <a:gd name="T29" fmla="*/ 236 h 254"/>
                            <a:gd name="T30" fmla="*/ 100 w 130"/>
                            <a:gd name="T31" fmla="*/ 236 h 254"/>
                            <a:gd name="T32" fmla="*/ 110 w 130"/>
                            <a:gd name="T33" fmla="*/ 234 h 254"/>
                            <a:gd name="T34" fmla="*/ 116 w 130"/>
                            <a:gd name="T35" fmla="*/ 232 h 254"/>
                            <a:gd name="T36" fmla="*/ 116 w 130"/>
                            <a:gd name="T37" fmla="*/ 232 h 254"/>
                            <a:gd name="T38" fmla="*/ 130 w 130"/>
                            <a:gd name="T39" fmla="*/ 224 h 254"/>
                            <a:gd name="T40" fmla="*/ 130 w 130"/>
                            <a:gd name="T41" fmla="*/ 224 h 254"/>
                            <a:gd name="T42" fmla="*/ 128 w 130"/>
                            <a:gd name="T43" fmla="*/ 228 h 254"/>
                            <a:gd name="T44" fmla="*/ 126 w 130"/>
                            <a:gd name="T45" fmla="*/ 234 h 254"/>
                            <a:gd name="T46" fmla="*/ 114 w 130"/>
                            <a:gd name="T47" fmla="*/ 244 h 254"/>
                            <a:gd name="T48" fmla="*/ 114 w 130"/>
                            <a:gd name="T49" fmla="*/ 244 h 254"/>
                            <a:gd name="T50" fmla="*/ 108 w 130"/>
                            <a:gd name="T51" fmla="*/ 248 h 254"/>
                            <a:gd name="T52" fmla="*/ 100 w 130"/>
                            <a:gd name="T53" fmla="*/ 252 h 254"/>
                            <a:gd name="T54" fmla="*/ 92 w 130"/>
                            <a:gd name="T55" fmla="*/ 254 h 254"/>
                            <a:gd name="T56" fmla="*/ 84 w 130"/>
                            <a:gd name="T57" fmla="*/ 254 h 254"/>
                            <a:gd name="T58" fmla="*/ 84 w 130"/>
                            <a:gd name="T59" fmla="*/ 254 h 254"/>
                            <a:gd name="T60" fmla="*/ 70 w 130"/>
                            <a:gd name="T61" fmla="*/ 254 h 254"/>
                            <a:gd name="T62" fmla="*/ 58 w 130"/>
                            <a:gd name="T63" fmla="*/ 250 h 254"/>
                            <a:gd name="T64" fmla="*/ 46 w 130"/>
                            <a:gd name="T65" fmla="*/ 244 h 254"/>
                            <a:gd name="T66" fmla="*/ 38 w 130"/>
                            <a:gd name="T67" fmla="*/ 236 h 254"/>
                            <a:gd name="T68" fmla="*/ 38 w 130"/>
                            <a:gd name="T69" fmla="*/ 236 h 254"/>
                            <a:gd name="T70" fmla="*/ 30 w 130"/>
                            <a:gd name="T71" fmla="*/ 228 h 254"/>
                            <a:gd name="T72" fmla="*/ 24 w 130"/>
                            <a:gd name="T73" fmla="*/ 216 h 254"/>
                            <a:gd name="T74" fmla="*/ 22 w 130"/>
                            <a:gd name="T75" fmla="*/ 204 h 254"/>
                            <a:gd name="T76" fmla="*/ 20 w 130"/>
                            <a:gd name="T77" fmla="*/ 188 h 254"/>
                            <a:gd name="T78" fmla="*/ 20 w 130"/>
                            <a:gd name="T79" fmla="*/ 60 h 254"/>
                            <a:gd name="T80" fmla="*/ 0 w 130"/>
                            <a:gd name="T81" fmla="*/ 60 h 254"/>
                            <a:gd name="T82" fmla="*/ 60 w 130"/>
                            <a:gd name="T83" fmla="*/ 0 h 254"/>
                            <a:gd name="T84" fmla="*/ 60 w 130"/>
                            <a:gd name="T85" fmla="*/ 0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0" h="254">
                              <a:moveTo>
                                <a:pt x="60" y="0"/>
                              </a:moveTo>
                              <a:lnTo>
                                <a:pt x="60" y="42"/>
                              </a:lnTo>
                              <a:lnTo>
                                <a:pt x="122" y="42"/>
                              </a:lnTo>
                              <a:lnTo>
                                <a:pt x="106" y="60"/>
                              </a:lnTo>
                              <a:lnTo>
                                <a:pt x="58" y="60"/>
                              </a:lnTo>
                              <a:lnTo>
                                <a:pt x="58" y="188"/>
                              </a:lnTo>
                              <a:lnTo>
                                <a:pt x="58" y="188"/>
                              </a:lnTo>
                              <a:lnTo>
                                <a:pt x="60" y="200"/>
                              </a:lnTo>
                              <a:lnTo>
                                <a:pt x="62" y="208"/>
                              </a:lnTo>
                              <a:lnTo>
                                <a:pt x="64" y="216"/>
                              </a:lnTo>
                              <a:lnTo>
                                <a:pt x="70" y="224"/>
                              </a:lnTo>
                              <a:lnTo>
                                <a:pt x="74" y="228"/>
                              </a:lnTo>
                              <a:lnTo>
                                <a:pt x="82" y="232"/>
                              </a:lnTo>
                              <a:lnTo>
                                <a:pt x="90" y="234"/>
                              </a:lnTo>
                              <a:lnTo>
                                <a:pt x="100" y="236"/>
                              </a:lnTo>
                              <a:lnTo>
                                <a:pt x="100" y="236"/>
                              </a:lnTo>
                              <a:lnTo>
                                <a:pt x="110" y="234"/>
                              </a:lnTo>
                              <a:lnTo>
                                <a:pt x="116" y="232"/>
                              </a:lnTo>
                              <a:lnTo>
                                <a:pt x="116" y="232"/>
                              </a:lnTo>
                              <a:lnTo>
                                <a:pt x="130" y="224"/>
                              </a:lnTo>
                              <a:lnTo>
                                <a:pt x="130" y="224"/>
                              </a:lnTo>
                              <a:lnTo>
                                <a:pt x="128" y="228"/>
                              </a:lnTo>
                              <a:lnTo>
                                <a:pt x="126" y="234"/>
                              </a:lnTo>
                              <a:lnTo>
                                <a:pt x="114" y="244"/>
                              </a:lnTo>
                              <a:lnTo>
                                <a:pt x="114" y="244"/>
                              </a:lnTo>
                              <a:lnTo>
                                <a:pt x="108" y="248"/>
                              </a:lnTo>
                              <a:lnTo>
                                <a:pt x="100" y="252"/>
                              </a:lnTo>
                              <a:lnTo>
                                <a:pt x="92" y="254"/>
                              </a:lnTo>
                              <a:lnTo>
                                <a:pt x="84" y="254"/>
                              </a:lnTo>
                              <a:lnTo>
                                <a:pt x="84" y="254"/>
                              </a:lnTo>
                              <a:lnTo>
                                <a:pt x="70" y="254"/>
                              </a:lnTo>
                              <a:lnTo>
                                <a:pt x="58" y="250"/>
                              </a:lnTo>
                              <a:lnTo>
                                <a:pt x="46" y="244"/>
                              </a:lnTo>
                              <a:lnTo>
                                <a:pt x="38" y="236"/>
                              </a:lnTo>
                              <a:lnTo>
                                <a:pt x="38" y="236"/>
                              </a:lnTo>
                              <a:lnTo>
                                <a:pt x="30" y="228"/>
                              </a:lnTo>
                              <a:lnTo>
                                <a:pt x="24" y="216"/>
                              </a:lnTo>
                              <a:lnTo>
                                <a:pt x="22" y="204"/>
                              </a:lnTo>
                              <a:lnTo>
                                <a:pt x="20" y="188"/>
                              </a:lnTo>
                              <a:lnTo>
                                <a:pt x="20" y="60"/>
                              </a:lnTo>
                              <a:lnTo>
                                <a:pt x="0" y="60"/>
                              </a:lnTo>
                              <a:lnTo>
                                <a:pt x="60" y="0"/>
                              </a:lnTo>
                              <a:lnTo>
                                <a:pt x="60" y="0"/>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s:wsp>
                      <wps:cNvPr id="88" name="Freeform 88"/>
                      <wps:cNvSpPr>
                        <a:spLocks noEditPoints="1"/>
                      </wps:cNvSpPr>
                      <wps:spPr bwMode="auto">
                        <a:xfrm>
                          <a:off x="1860" y="174"/>
                          <a:ext cx="200" cy="218"/>
                        </a:xfrm>
                        <a:custGeom>
                          <a:avLst/>
                          <a:gdLst>
                            <a:gd name="T0" fmla="*/ 102 w 200"/>
                            <a:gd name="T1" fmla="*/ 0 h 218"/>
                            <a:gd name="T2" fmla="*/ 130 w 200"/>
                            <a:gd name="T3" fmla="*/ 4 h 218"/>
                            <a:gd name="T4" fmla="*/ 156 w 200"/>
                            <a:gd name="T5" fmla="*/ 16 h 218"/>
                            <a:gd name="T6" fmla="*/ 166 w 200"/>
                            <a:gd name="T7" fmla="*/ 24 h 218"/>
                            <a:gd name="T8" fmla="*/ 184 w 200"/>
                            <a:gd name="T9" fmla="*/ 44 h 218"/>
                            <a:gd name="T10" fmla="*/ 190 w 200"/>
                            <a:gd name="T11" fmla="*/ 56 h 218"/>
                            <a:gd name="T12" fmla="*/ 198 w 200"/>
                            <a:gd name="T13" fmla="*/ 82 h 218"/>
                            <a:gd name="T14" fmla="*/ 200 w 200"/>
                            <a:gd name="T15" fmla="*/ 110 h 218"/>
                            <a:gd name="T16" fmla="*/ 200 w 200"/>
                            <a:gd name="T17" fmla="*/ 122 h 218"/>
                            <a:gd name="T18" fmla="*/ 192 w 200"/>
                            <a:gd name="T19" fmla="*/ 148 h 218"/>
                            <a:gd name="T20" fmla="*/ 188 w 200"/>
                            <a:gd name="T21" fmla="*/ 162 h 218"/>
                            <a:gd name="T22" fmla="*/ 172 w 200"/>
                            <a:gd name="T23" fmla="*/ 184 h 218"/>
                            <a:gd name="T24" fmla="*/ 152 w 200"/>
                            <a:gd name="T25" fmla="*/ 204 h 218"/>
                            <a:gd name="T26" fmla="*/ 140 w 200"/>
                            <a:gd name="T27" fmla="*/ 210 h 218"/>
                            <a:gd name="T28" fmla="*/ 114 w 200"/>
                            <a:gd name="T29" fmla="*/ 218 h 218"/>
                            <a:gd name="T30" fmla="*/ 100 w 200"/>
                            <a:gd name="T31" fmla="*/ 218 h 218"/>
                            <a:gd name="T32" fmla="*/ 66 w 200"/>
                            <a:gd name="T33" fmla="*/ 214 h 218"/>
                            <a:gd name="T34" fmla="*/ 48 w 200"/>
                            <a:gd name="T35" fmla="*/ 206 h 218"/>
                            <a:gd name="T36" fmla="*/ 32 w 200"/>
                            <a:gd name="T37" fmla="*/ 192 h 218"/>
                            <a:gd name="T38" fmla="*/ 26 w 200"/>
                            <a:gd name="T39" fmla="*/ 186 h 218"/>
                            <a:gd name="T40" fmla="*/ 8 w 200"/>
                            <a:gd name="T41" fmla="*/ 150 h 218"/>
                            <a:gd name="T42" fmla="*/ 0 w 200"/>
                            <a:gd name="T43" fmla="*/ 110 h 218"/>
                            <a:gd name="T44" fmla="*/ 2 w 200"/>
                            <a:gd name="T45" fmla="*/ 96 h 218"/>
                            <a:gd name="T46" fmla="*/ 8 w 200"/>
                            <a:gd name="T47" fmla="*/ 70 h 218"/>
                            <a:gd name="T48" fmla="*/ 14 w 200"/>
                            <a:gd name="T49" fmla="*/ 56 h 218"/>
                            <a:gd name="T50" fmla="*/ 28 w 200"/>
                            <a:gd name="T51" fmla="*/ 34 h 218"/>
                            <a:gd name="T52" fmla="*/ 48 w 200"/>
                            <a:gd name="T53" fmla="*/ 16 h 218"/>
                            <a:gd name="T54" fmla="*/ 60 w 200"/>
                            <a:gd name="T55" fmla="*/ 8 h 218"/>
                            <a:gd name="T56" fmla="*/ 86 w 200"/>
                            <a:gd name="T57" fmla="*/ 0 h 218"/>
                            <a:gd name="T58" fmla="*/ 102 w 200"/>
                            <a:gd name="T59" fmla="*/ 0 h 218"/>
                            <a:gd name="T60" fmla="*/ 98 w 200"/>
                            <a:gd name="T61" fmla="*/ 16 h 218"/>
                            <a:gd name="T62" fmla="*/ 72 w 200"/>
                            <a:gd name="T63" fmla="*/ 24 h 218"/>
                            <a:gd name="T64" fmla="*/ 54 w 200"/>
                            <a:gd name="T65" fmla="*/ 46 h 218"/>
                            <a:gd name="T66" fmla="*/ 48 w 200"/>
                            <a:gd name="T67" fmla="*/ 60 h 218"/>
                            <a:gd name="T68" fmla="*/ 42 w 200"/>
                            <a:gd name="T69" fmla="*/ 92 h 218"/>
                            <a:gd name="T70" fmla="*/ 42 w 200"/>
                            <a:gd name="T71" fmla="*/ 112 h 218"/>
                            <a:gd name="T72" fmla="*/ 48 w 200"/>
                            <a:gd name="T73" fmla="*/ 148 h 218"/>
                            <a:gd name="T74" fmla="*/ 60 w 200"/>
                            <a:gd name="T75" fmla="*/ 176 h 218"/>
                            <a:gd name="T76" fmla="*/ 68 w 200"/>
                            <a:gd name="T77" fmla="*/ 188 h 218"/>
                            <a:gd name="T78" fmla="*/ 90 w 200"/>
                            <a:gd name="T79" fmla="*/ 200 h 218"/>
                            <a:gd name="T80" fmla="*/ 104 w 200"/>
                            <a:gd name="T81" fmla="*/ 200 h 218"/>
                            <a:gd name="T82" fmla="*/ 128 w 200"/>
                            <a:gd name="T83" fmla="*/ 192 h 218"/>
                            <a:gd name="T84" fmla="*/ 146 w 200"/>
                            <a:gd name="T85" fmla="*/ 172 h 218"/>
                            <a:gd name="T86" fmla="*/ 152 w 200"/>
                            <a:gd name="T87" fmla="*/ 158 h 218"/>
                            <a:gd name="T88" fmla="*/ 158 w 200"/>
                            <a:gd name="T89" fmla="*/ 126 h 218"/>
                            <a:gd name="T90" fmla="*/ 158 w 200"/>
                            <a:gd name="T91" fmla="*/ 106 h 218"/>
                            <a:gd name="T92" fmla="*/ 150 w 200"/>
                            <a:gd name="T93" fmla="*/ 60 h 218"/>
                            <a:gd name="T94" fmla="*/ 142 w 200"/>
                            <a:gd name="T95" fmla="*/ 42 h 218"/>
                            <a:gd name="T96" fmla="*/ 130 w 200"/>
                            <a:gd name="T97" fmla="*/ 28 h 218"/>
                            <a:gd name="T98" fmla="*/ 116 w 200"/>
                            <a:gd name="T99" fmla="*/ 20 h 218"/>
                            <a:gd name="T100" fmla="*/ 98 w 200"/>
                            <a:gd name="T101" fmla="*/ 16 h 2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200" h="218">
                              <a:moveTo>
                                <a:pt x="102" y="0"/>
                              </a:moveTo>
                              <a:lnTo>
                                <a:pt x="102" y="0"/>
                              </a:lnTo>
                              <a:lnTo>
                                <a:pt x="116" y="0"/>
                              </a:lnTo>
                              <a:lnTo>
                                <a:pt x="130" y="4"/>
                              </a:lnTo>
                              <a:lnTo>
                                <a:pt x="144" y="8"/>
                              </a:lnTo>
                              <a:lnTo>
                                <a:pt x="156" y="16"/>
                              </a:lnTo>
                              <a:lnTo>
                                <a:pt x="156" y="16"/>
                              </a:lnTo>
                              <a:lnTo>
                                <a:pt x="166" y="24"/>
                              </a:lnTo>
                              <a:lnTo>
                                <a:pt x="176" y="34"/>
                              </a:lnTo>
                              <a:lnTo>
                                <a:pt x="184" y="44"/>
                              </a:lnTo>
                              <a:lnTo>
                                <a:pt x="190" y="56"/>
                              </a:lnTo>
                              <a:lnTo>
                                <a:pt x="190" y="56"/>
                              </a:lnTo>
                              <a:lnTo>
                                <a:pt x="194" y="70"/>
                              </a:lnTo>
                              <a:lnTo>
                                <a:pt x="198" y="82"/>
                              </a:lnTo>
                              <a:lnTo>
                                <a:pt x="200" y="96"/>
                              </a:lnTo>
                              <a:lnTo>
                                <a:pt x="200" y="110"/>
                              </a:lnTo>
                              <a:lnTo>
                                <a:pt x="200" y="110"/>
                              </a:lnTo>
                              <a:lnTo>
                                <a:pt x="200" y="122"/>
                              </a:lnTo>
                              <a:lnTo>
                                <a:pt x="196" y="136"/>
                              </a:lnTo>
                              <a:lnTo>
                                <a:pt x="192" y="148"/>
                              </a:lnTo>
                              <a:lnTo>
                                <a:pt x="188" y="162"/>
                              </a:lnTo>
                              <a:lnTo>
                                <a:pt x="188" y="162"/>
                              </a:lnTo>
                              <a:lnTo>
                                <a:pt x="180" y="174"/>
                              </a:lnTo>
                              <a:lnTo>
                                <a:pt x="172" y="184"/>
                              </a:lnTo>
                              <a:lnTo>
                                <a:pt x="162" y="194"/>
                              </a:lnTo>
                              <a:lnTo>
                                <a:pt x="152" y="204"/>
                              </a:lnTo>
                              <a:lnTo>
                                <a:pt x="152" y="204"/>
                              </a:lnTo>
                              <a:lnTo>
                                <a:pt x="140" y="210"/>
                              </a:lnTo>
                              <a:lnTo>
                                <a:pt x="128" y="214"/>
                              </a:lnTo>
                              <a:lnTo>
                                <a:pt x="114" y="218"/>
                              </a:lnTo>
                              <a:lnTo>
                                <a:pt x="100" y="218"/>
                              </a:lnTo>
                              <a:lnTo>
                                <a:pt x="100" y="218"/>
                              </a:lnTo>
                              <a:lnTo>
                                <a:pt x="78" y="216"/>
                              </a:lnTo>
                              <a:lnTo>
                                <a:pt x="66" y="214"/>
                              </a:lnTo>
                              <a:lnTo>
                                <a:pt x="58" y="210"/>
                              </a:lnTo>
                              <a:lnTo>
                                <a:pt x="48" y="206"/>
                              </a:lnTo>
                              <a:lnTo>
                                <a:pt x="40" y="200"/>
                              </a:lnTo>
                              <a:lnTo>
                                <a:pt x="32" y="192"/>
                              </a:lnTo>
                              <a:lnTo>
                                <a:pt x="26" y="186"/>
                              </a:lnTo>
                              <a:lnTo>
                                <a:pt x="26" y="186"/>
                              </a:lnTo>
                              <a:lnTo>
                                <a:pt x="14" y="168"/>
                              </a:lnTo>
                              <a:lnTo>
                                <a:pt x="8" y="150"/>
                              </a:lnTo>
                              <a:lnTo>
                                <a:pt x="2" y="130"/>
                              </a:lnTo>
                              <a:lnTo>
                                <a:pt x="0" y="110"/>
                              </a:lnTo>
                              <a:lnTo>
                                <a:pt x="0" y="110"/>
                              </a:lnTo>
                              <a:lnTo>
                                <a:pt x="2" y="96"/>
                              </a:lnTo>
                              <a:lnTo>
                                <a:pt x="4" y="82"/>
                              </a:lnTo>
                              <a:lnTo>
                                <a:pt x="8" y="70"/>
                              </a:lnTo>
                              <a:lnTo>
                                <a:pt x="14" y="56"/>
                              </a:lnTo>
                              <a:lnTo>
                                <a:pt x="14" y="56"/>
                              </a:lnTo>
                              <a:lnTo>
                                <a:pt x="20" y="44"/>
                              </a:lnTo>
                              <a:lnTo>
                                <a:pt x="28" y="34"/>
                              </a:lnTo>
                              <a:lnTo>
                                <a:pt x="38" y="24"/>
                              </a:lnTo>
                              <a:lnTo>
                                <a:pt x="48" y="16"/>
                              </a:lnTo>
                              <a:lnTo>
                                <a:pt x="48" y="16"/>
                              </a:lnTo>
                              <a:lnTo>
                                <a:pt x="60" y="8"/>
                              </a:lnTo>
                              <a:lnTo>
                                <a:pt x="74" y="4"/>
                              </a:lnTo>
                              <a:lnTo>
                                <a:pt x="86" y="0"/>
                              </a:lnTo>
                              <a:lnTo>
                                <a:pt x="102" y="0"/>
                              </a:lnTo>
                              <a:lnTo>
                                <a:pt x="102" y="0"/>
                              </a:lnTo>
                              <a:close/>
                              <a:moveTo>
                                <a:pt x="98" y="16"/>
                              </a:moveTo>
                              <a:lnTo>
                                <a:pt x="98" y="16"/>
                              </a:lnTo>
                              <a:lnTo>
                                <a:pt x="84" y="18"/>
                              </a:lnTo>
                              <a:lnTo>
                                <a:pt x="72" y="24"/>
                              </a:lnTo>
                              <a:lnTo>
                                <a:pt x="62" y="34"/>
                              </a:lnTo>
                              <a:lnTo>
                                <a:pt x="54" y="46"/>
                              </a:lnTo>
                              <a:lnTo>
                                <a:pt x="54" y="46"/>
                              </a:lnTo>
                              <a:lnTo>
                                <a:pt x="48" y="60"/>
                              </a:lnTo>
                              <a:lnTo>
                                <a:pt x="44" y="76"/>
                              </a:lnTo>
                              <a:lnTo>
                                <a:pt x="42" y="92"/>
                              </a:lnTo>
                              <a:lnTo>
                                <a:pt x="42" y="112"/>
                              </a:lnTo>
                              <a:lnTo>
                                <a:pt x="42" y="112"/>
                              </a:lnTo>
                              <a:lnTo>
                                <a:pt x="44" y="130"/>
                              </a:lnTo>
                              <a:lnTo>
                                <a:pt x="48" y="148"/>
                              </a:lnTo>
                              <a:lnTo>
                                <a:pt x="52" y="162"/>
                              </a:lnTo>
                              <a:lnTo>
                                <a:pt x="60" y="176"/>
                              </a:lnTo>
                              <a:lnTo>
                                <a:pt x="60" y="176"/>
                              </a:lnTo>
                              <a:lnTo>
                                <a:pt x="68" y="188"/>
                              </a:lnTo>
                              <a:lnTo>
                                <a:pt x="80" y="196"/>
                              </a:lnTo>
                              <a:lnTo>
                                <a:pt x="90" y="200"/>
                              </a:lnTo>
                              <a:lnTo>
                                <a:pt x="104" y="200"/>
                              </a:lnTo>
                              <a:lnTo>
                                <a:pt x="104" y="200"/>
                              </a:lnTo>
                              <a:lnTo>
                                <a:pt x="116" y="198"/>
                              </a:lnTo>
                              <a:lnTo>
                                <a:pt x="128" y="192"/>
                              </a:lnTo>
                              <a:lnTo>
                                <a:pt x="138" y="184"/>
                              </a:lnTo>
                              <a:lnTo>
                                <a:pt x="146" y="172"/>
                              </a:lnTo>
                              <a:lnTo>
                                <a:pt x="146" y="172"/>
                              </a:lnTo>
                              <a:lnTo>
                                <a:pt x="152" y="158"/>
                              </a:lnTo>
                              <a:lnTo>
                                <a:pt x="156" y="142"/>
                              </a:lnTo>
                              <a:lnTo>
                                <a:pt x="158" y="126"/>
                              </a:lnTo>
                              <a:lnTo>
                                <a:pt x="158" y="106"/>
                              </a:lnTo>
                              <a:lnTo>
                                <a:pt x="158" y="106"/>
                              </a:lnTo>
                              <a:lnTo>
                                <a:pt x="156" y="82"/>
                              </a:lnTo>
                              <a:lnTo>
                                <a:pt x="150" y="60"/>
                              </a:lnTo>
                              <a:lnTo>
                                <a:pt x="150" y="60"/>
                              </a:lnTo>
                              <a:lnTo>
                                <a:pt x="142" y="42"/>
                              </a:lnTo>
                              <a:lnTo>
                                <a:pt x="130" y="28"/>
                              </a:lnTo>
                              <a:lnTo>
                                <a:pt x="130" y="28"/>
                              </a:lnTo>
                              <a:lnTo>
                                <a:pt x="124" y="22"/>
                              </a:lnTo>
                              <a:lnTo>
                                <a:pt x="116" y="20"/>
                              </a:lnTo>
                              <a:lnTo>
                                <a:pt x="106" y="16"/>
                              </a:lnTo>
                              <a:lnTo>
                                <a:pt x="98" y="16"/>
                              </a:lnTo>
                              <a:lnTo>
                                <a:pt x="98" y="16"/>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s:wsp>
                      <wps:cNvPr id="89" name="Freeform 89"/>
                      <wps:cNvSpPr>
                        <a:spLocks/>
                      </wps:cNvSpPr>
                      <wps:spPr bwMode="auto">
                        <a:xfrm>
                          <a:off x="2068" y="174"/>
                          <a:ext cx="200" cy="214"/>
                        </a:xfrm>
                        <a:custGeom>
                          <a:avLst/>
                          <a:gdLst>
                            <a:gd name="T0" fmla="*/ 120 w 200"/>
                            <a:gd name="T1" fmla="*/ 0 h 214"/>
                            <a:gd name="T2" fmla="*/ 154 w 200"/>
                            <a:gd name="T3" fmla="*/ 8 h 214"/>
                            <a:gd name="T4" fmla="*/ 168 w 200"/>
                            <a:gd name="T5" fmla="*/ 16 h 214"/>
                            <a:gd name="T6" fmla="*/ 178 w 200"/>
                            <a:gd name="T7" fmla="*/ 30 h 214"/>
                            <a:gd name="T8" fmla="*/ 186 w 200"/>
                            <a:gd name="T9" fmla="*/ 44 h 214"/>
                            <a:gd name="T10" fmla="*/ 188 w 200"/>
                            <a:gd name="T11" fmla="*/ 62 h 214"/>
                            <a:gd name="T12" fmla="*/ 188 w 200"/>
                            <a:gd name="T13" fmla="*/ 198 h 214"/>
                            <a:gd name="T14" fmla="*/ 190 w 200"/>
                            <a:gd name="T15" fmla="*/ 206 h 214"/>
                            <a:gd name="T16" fmla="*/ 200 w 200"/>
                            <a:gd name="T17" fmla="*/ 214 h 214"/>
                            <a:gd name="T18" fmla="*/ 138 w 200"/>
                            <a:gd name="T19" fmla="*/ 214 h 214"/>
                            <a:gd name="T20" fmla="*/ 146 w 200"/>
                            <a:gd name="T21" fmla="*/ 206 h 214"/>
                            <a:gd name="T22" fmla="*/ 150 w 200"/>
                            <a:gd name="T23" fmla="*/ 198 h 214"/>
                            <a:gd name="T24" fmla="*/ 150 w 200"/>
                            <a:gd name="T25" fmla="*/ 78 h 214"/>
                            <a:gd name="T26" fmla="*/ 146 w 200"/>
                            <a:gd name="T27" fmla="*/ 56 h 214"/>
                            <a:gd name="T28" fmla="*/ 138 w 200"/>
                            <a:gd name="T29" fmla="*/ 40 h 214"/>
                            <a:gd name="T30" fmla="*/ 122 w 200"/>
                            <a:gd name="T31" fmla="*/ 30 h 214"/>
                            <a:gd name="T32" fmla="*/ 102 w 200"/>
                            <a:gd name="T33" fmla="*/ 26 h 214"/>
                            <a:gd name="T34" fmla="*/ 88 w 200"/>
                            <a:gd name="T35" fmla="*/ 28 h 214"/>
                            <a:gd name="T36" fmla="*/ 76 w 200"/>
                            <a:gd name="T37" fmla="*/ 34 h 214"/>
                            <a:gd name="T38" fmla="*/ 56 w 200"/>
                            <a:gd name="T39" fmla="*/ 50 h 214"/>
                            <a:gd name="T40" fmla="*/ 56 w 200"/>
                            <a:gd name="T41" fmla="*/ 198 h 214"/>
                            <a:gd name="T42" fmla="*/ 58 w 200"/>
                            <a:gd name="T43" fmla="*/ 206 h 214"/>
                            <a:gd name="T44" fmla="*/ 68 w 200"/>
                            <a:gd name="T45" fmla="*/ 214 h 214"/>
                            <a:gd name="T46" fmla="*/ 4 w 200"/>
                            <a:gd name="T47" fmla="*/ 214 h 214"/>
                            <a:gd name="T48" fmla="*/ 12 w 200"/>
                            <a:gd name="T49" fmla="*/ 206 h 214"/>
                            <a:gd name="T50" fmla="*/ 16 w 200"/>
                            <a:gd name="T51" fmla="*/ 198 h 214"/>
                            <a:gd name="T52" fmla="*/ 16 w 200"/>
                            <a:gd name="T53" fmla="*/ 28 h 214"/>
                            <a:gd name="T54" fmla="*/ 12 w 200"/>
                            <a:gd name="T55" fmla="*/ 18 h 214"/>
                            <a:gd name="T56" fmla="*/ 0 w 200"/>
                            <a:gd name="T57" fmla="*/ 10 h 214"/>
                            <a:gd name="T58" fmla="*/ 56 w 200"/>
                            <a:gd name="T59" fmla="*/ 32 h 214"/>
                            <a:gd name="T60" fmla="*/ 68 w 200"/>
                            <a:gd name="T61" fmla="*/ 20 h 214"/>
                            <a:gd name="T62" fmla="*/ 84 w 200"/>
                            <a:gd name="T63" fmla="*/ 10 h 214"/>
                            <a:gd name="T64" fmla="*/ 102 w 200"/>
                            <a:gd name="T65" fmla="*/ 2 h 214"/>
                            <a:gd name="T66" fmla="*/ 120 w 200"/>
                            <a:gd name="T67" fmla="*/ 0 h 2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00" h="214">
                              <a:moveTo>
                                <a:pt x="120" y="0"/>
                              </a:moveTo>
                              <a:lnTo>
                                <a:pt x="120" y="0"/>
                              </a:lnTo>
                              <a:lnTo>
                                <a:pt x="138" y="2"/>
                              </a:lnTo>
                              <a:lnTo>
                                <a:pt x="154" y="8"/>
                              </a:lnTo>
                              <a:lnTo>
                                <a:pt x="154" y="8"/>
                              </a:lnTo>
                              <a:lnTo>
                                <a:pt x="168" y="16"/>
                              </a:lnTo>
                              <a:lnTo>
                                <a:pt x="178" y="30"/>
                              </a:lnTo>
                              <a:lnTo>
                                <a:pt x="178" y="30"/>
                              </a:lnTo>
                              <a:lnTo>
                                <a:pt x="182" y="36"/>
                              </a:lnTo>
                              <a:lnTo>
                                <a:pt x="186" y="44"/>
                              </a:lnTo>
                              <a:lnTo>
                                <a:pt x="188" y="54"/>
                              </a:lnTo>
                              <a:lnTo>
                                <a:pt x="188" y="62"/>
                              </a:lnTo>
                              <a:lnTo>
                                <a:pt x="188" y="198"/>
                              </a:lnTo>
                              <a:lnTo>
                                <a:pt x="188" y="198"/>
                              </a:lnTo>
                              <a:lnTo>
                                <a:pt x="188" y="202"/>
                              </a:lnTo>
                              <a:lnTo>
                                <a:pt x="190" y="206"/>
                              </a:lnTo>
                              <a:lnTo>
                                <a:pt x="190" y="206"/>
                              </a:lnTo>
                              <a:lnTo>
                                <a:pt x="200" y="214"/>
                              </a:lnTo>
                              <a:lnTo>
                                <a:pt x="138" y="214"/>
                              </a:lnTo>
                              <a:lnTo>
                                <a:pt x="138" y="214"/>
                              </a:lnTo>
                              <a:lnTo>
                                <a:pt x="142" y="212"/>
                              </a:lnTo>
                              <a:lnTo>
                                <a:pt x="146" y="206"/>
                              </a:lnTo>
                              <a:lnTo>
                                <a:pt x="148" y="202"/>
                              </a:lnTo>
                              <a:lnTo>
                                <a:pt x="150" y="198"/>
                              </a:lnTo>
                              <a:lnTo>
                                <a:pt x="150" y="78"/>
                              </a:lnTo>
                              <a:lnTo>
                                <a:pt x="150" y="78"/>
                              </a:lnTo>
                              <a:lnTo>
                                <a:pt x="148" y="66"/>
                              </a:lnTo>
                              <a:lnTo>
                                <a:pt x="146" y="56"/>
                              </a:lnTo>
                              <a:lnTo>
                                <a:pt x="142" y="46"/>
                              </a:lnTo>
                              <a:lnTo>
                                <a:pt x="138" y="40"/>
                              </a:lnTo>
                              <a:lnTo>
                                <a:pt x="130" y="34"/>
                              </a:lnTo>
                              <a:lnTo>
                                <a:pt x="122" y="30"/>
                              </a:lnTo>
                              <a:lnTo>
                                <a:pt x="112" y="28"/>
                              </a:lnTo>
                              <a:lnTo>
                                <a:pt x="102" y="26"/>
                              </a:lnTo>
                              <a:lnTo>
                                <a:pt x="102" y="26"/>
                              </a:lnTo>
                              <a:lnTo>
                                <a:pt x="88" y="28"/>
                              </a:lnTo>
                              <a:lnTo>
                                <a:pt x="76" y="34"/>
                              </a:lnTo>
                              <a:lnTo>
                                <a:pt x="76" y="34"/>
                              </a:lnTo>
                              <a:lnTo>
                                <a:pt x="64" y="40"/>
                              </a:lnTo>
                              <a:lnTo>
                                <a:pt x="56" y="50"/>
                              </a:lnTo>
                              <a:lnTo>
                                <a:pt x="56" y="198"/>
                              </a:lnTo>
                              <a:lnTo>
                                <a:pt x="56" y="198"/>
                              </a:lnTo>
                              <a:lnTo>
                                <a:pt x="56" y="202"/>
                              </a:lnTo>
                              <a:lnTo>
                                <a:pt x="58" y="206"/>
                              </a:lnTo>
                              <a:lnTo>
                                <a:pt x="58" y="206"/>
                              </a:lnTo>
                              <a:lnTo>
                                <a:pt x="68" y="214"/>
                              </a:lnTo>
                              <a:lnTo>
                                <a:pt x="4" y="214"/>
                              </a:lnTo>
                              <a:lnTo>
                                <a:pt x="4" y="214"/>
                              </a:lnTo>
                              <a:lnTo>
                                <a:pt x="10" y="212"/>
                              </a:lnTo>
                              <a:lnTo>
                                <a:pt x="12" y="206"/>
                              </a:lnTo>
                              <a:lnTo>
                                <a:pt x="14" y="202"/>
                              </a:lnTo>
                              <a:lnTo>
                                <a:pt x="16" y="198"/>
                              </a:lnTo>
                              <a:lnTo>
                                <a:pt x="16" y="28"/>
                              </a:lnTo>
                              <a:lnTo>
                                <a:pt x="16" y="28"/>
                              </a:lnTo>
                              <a:lnTo>
                                <a:pt x="14" y="22"/>
                              </a:lnTo>
                              <a:lnTo>
                                <a:pt x="12" y="18"/>
                              </a:lnTo>
                              <a:lnTo>
                                <a:pt x="8" y="14"/>
                              </a:lnTo>
                              <a:lnTo>
                                <a:pt x="0" y="10"/>
                              </a:lnTo>
                              <a:lnTo>
                                <a:pt x="56" y="0"/>
                              </a:lnTo>
                              <a:lnTo>
                                <a:pt x="56" y="32"/>
                              </a:lnTo>
                              <a:lnTo>
                                <a:pt x="56" y="32"/>
                              </a:lnTo>
                              <a:lnTo>
                                <a:pt x="68" y="20"/>
                              </a:lnTo>
                              <a:lnTo>
                                <a:pt x="84" y="10"/>
                              </a:lnTo>
                              <a:lnTo>
                                <a:pt x="84" y="10"/>
                              </a:lnTo>
                              <a:lnTo>
                                <a:pt x="94" y="6"/>
                              </a:lnTo>
                              <a:lnTo>
                                <a:pt x="102" y="2"/>
                              </a:lnTo>
                              <a:lnTo>
                                <a:pt x="112" y="0"/>
                              </a:lnTo>
                              <a:lnTo>
                                <a:pt x="120" y="0"/>
                              </a:lnTo>
                              <a:lnTo>
                                <a:pt x="120" y="0"/>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s:wsp>
                      <wps:cNvPr id="90" name="Freeform 90"/>
                      <wps:cNvSpPr>
                        <a:spLocks/>
                      </wps:cNvSpPr>
                      <wps:spPr bwMode="auto">
                        <a:xfrm>
                          <a:off x="1516" y="174"/>
                          <a:ext cx="206" cy="318"/>
                        </a:xfrm>
                        <a:custGeom>
                          <a:avLst/>
                          <a:gdLst>
                            <a:gd name="T0" fmla="*/ 198 w 206"/>
                            <a:gd name="T1" fmla="*/ 60 h 318"/>
                            <a:gd name="T2" fmla="*/ 176 w 206"/>
                            <a:gd name="T3" fmla="*/ 26 h 318"/>
                            <a:gd name="T4" fmla="*/ 162 w 206"/>
                            <a:gd name="T5" fmla="*/ 14 h 318"/>
                            <a:gd name="T6" fmla="*/ 148 w 206"/>
                            <a:gd name="T7" fmla="*/ 6 h 318"/>
                            <a:gd name="T8" fmla="*/ 116 w 206"/>
                            <a:gd name="T9" fmla="*/ 0 h 318"/>
                            <a:gd name="T10" fmla="*/ 98 w 206"/>
                            <a:gd name="T11" fmla="*/ 2 h 318"/>
                            <a:gd name="T12" fmla="*/ 80 w 206"/>
                            <a:gd name="T13" fmla="*/ 8 h 318"/>
                            <a:gd name="T14" fmla="*/ 54 w 206"/>
                            <a:gd name="T15" fmla="*/ 28 h 318"/>
                            <a:gd name="T16" fmla="*/ 0 w 206"/>
                            <a:gd name="T17" fmla="*/ 12 h 318"/>
                            <a:gd name="T18" fmla="*/ 6 w 206"/>
                            <a:gd name="T19" fmla="*/ 14 h 318"/>
                            <a:gd name="T20" fmla="*/ 14 w 206"/>
                            <a:gd name="T21" fmla="*/ 24 h 318"/>
                            <a:gd name="T22" fmla="*/ 16 w 206"/>
                            <a:gd name="T23" fmla="*/ 300 h 318"/>
                            <a:gd name="T24" fmla="*/ 14 w 206"/>
                            <a:gd name="T25" fmla="*/ 306 h 318"/>
                            <a:gd name="T26" fmla="*/ 8 w 206"/>
                            <a:gd name="T27" fmla="*/ 316 h 318"/>
                            <a:gd name="T28" fmla="*/ 66 w 206"/>
                            <a:gd name="T29" fmla="*/ 318 h 318"/>
                            <a:gd name="T30" fmla="*/ 62 w 206"/>
                            <a:gd name="T31" fmla="*/ 316 h 318"/>
                            <a:gd name="T32" fmla="*/ 56 w 206"/>
                            <a:gd name="T33" fmla="*/ 306 h 318"/>
                            <a:gd name="T34" fmla="*/ 54 w 206"/>
                            <a:gd name="T35" fmla="*/ 48 h 318"/>
                            <a:gd name="T36" fmla="*/ 64 w 206"/>
                            <a:gd name="T37" fmla="*/ 38 h 318"/>
                            <a:gd name="T38" fmla="*/ 74 w 206"/>
                            <a:gd name="T39" fmla="*/ 32 h 318"/>
                            <a:gd name="T40" fmla="*/ 100 w 206"/>
                            <a:gd name="T41" fmla="*/ 24 h 318"/>
                            <a:gd name="T42" fmla="*/ 112 w 206"/>
                            <a:gd name="T43" fmla="*/ 26 h 318"/>
                            <a:gd name="T44" fmla="*/ 134 w 206"/>
                            <a:gd name="T45" fmla="*/ 36 h 318"/>
                            <a:gd name="T46" fmla="*/ 144 w 206"/>
                            <a:gd name="T47" fmla="*/ 44 h 318"/>
                            <a:gd name="T48" fmla="*/ 158 w 206"/>
                            <a:gd name="T49" fmla="*/ 70 h 318"/>
                            <a:gd name="T50" fmla="*/ 162 w 206"/>
                            <a:gd name="T51" fmla="*/ 110 h 318"/>
                            <a:gd name="T52" fmla="*/ 162 w 206"/>
                            <a:gd name="T53" fmla="*/ 130 h 318"/>
                            <a:gd name="T54" fmla="*/ 152 w 206"/>
                            <a:gd name="T55" fmla="*/ 164 h 318"/>
                            <a:gd name="T56" fmla="*/ 144 w 206"/>
                            <a:gd name="T57" fmla="*/ 176 h 318"/>
                            <a:gd name="T58" fmla="*/ 124 w 206"/>
                            <a:gd name="T59" fmla="*/ 194 h 318"/>
                            <a:gd name="T60" fmla="*/ 96 w 206"/>
                            <a:gd name="T61" fmla="*/ 200 h 318"/>
                            <a:gd name="T62" fmla="*/ 86 w 206"/>
                            <a:gd name="T63" fmla="*/ 200 h 318"/>
                            <a:gd name="T64" fmla="*/ 70 w 206"/>
                            <a:gd name="T65" fmla="*/ 194 h 318"/>
                            <a:gd name="T66" fmla="*/ 72 w 206"/>
                            <a:gd name="T67" fmla="*/ 214 h 318"/>
                            <a:gd name="T68" fmla="*/ 86 w 206"/>
                            <a:gd name="T69" fmla="*/ 218 h 318"/>
                            <a:gd name="T70" fmla="*/ 102 w 206"/>
                            <a:gd name="T71" fmla="*/ 218 h 318"/>
                            <a:gd name="T72" fmla="*/ 134 w 206"/>
                            <a:gd name="T73" fmla="*/ 214 h 318"/>
                            <a:gd name="T74" fmla="*/ 154 w 206"/>
                            <a:gd name="T75" fmla="*/ 204 h 318"/>
                            <a:gd name="T76" fmla="*/ 170 w 206"/>
                            <a:gd name="T77" fmla="*/ 192 h 318"/>
                            <a:gd name="T78" fmla="*/ 178 w 206"/>
                            <a:gd name="T79" fmla="*/ 184 h 318"/>
                            <a:gd name="T80" fmla="*/ 198 w 206"/>
                            <a:gd name="T81" fmla="*/ 148 h 318"/>
                            <a:gd name="T82" fmla="*/ 206 w 206"/>
                            <a:gd name="T83" fmla="*/ 108 h 318"/>
                            <a:gd name="T84" fmla="*/ 204 w 206"/>
                            <a:gd name="T85" fmla="*/ 82 h 318"/>
                            <a:gd name="T86" fmla="*/ 198 w 206"/>
                            <a:gd name="T87" fmla="*/ 60 h 3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206" h="318">
                              <a:moveTo>
                                <a:pt x="198" y="60"/>
                              </a:moveTo>
                              <a:lnTo>
                                <a:pt x="198" y="60"/>
                              </a:lnTo>
                              <a:lnTo>
                                <a:pt x="188" y="40"/>
                              </a:lnTo>
                              <a:lnTo>
                                <a:pt x="176" y="26"/>
                              </a:lnTo>
                              <a:lnTo>
                                <a:pt x="176" y="26"/>
                              </a:lnTo>
                              <a:lnTo>
                                <a:pt x="162" y="14"/>
                              </a:lnTo>
                              <a:lnTo>
                                <a:pt x="148" y="6"/>
                              </a:lnTo>
                              <a:lnTo>
                                <a:pt x="148" y="6"/>
                              </a:lnTo>
                              <a:lnTo>
                                <a:pt x="132" y="2"/>
                              </a:lnTo>
                              <a:lnTo>
                                <a:pt x="116" y="0"/>
                              </a:lnTo>
                              <a:lnTo>
                                <a:pt x="116" y="0"/>
                              </a:lnTo>
                              <a:lnTo>
                                <a:pt x="98" y="2"/>
                              </a:lnTo>
                              <a:lnTo>
                                <a:pt x="80" y="8"/>
                              </a:lnTo>
                              <a:lnTo>
                                <a:pt x="80" y="8"/>
                              </a:lnTo>
                              <a:lnTo>
                                <a:pt x="66" y="18"/>
                              </a:lnTo>
                              <a:lnTo>
                                <a:pt x="54" y="28"/>
                              </a:lnTo>
                              <a:lnTo>
                                <a:pt x="54" y="0"/>
                              </a:lnTo>
                              <a:lnTo>
                                <a:pt x="0" y="12"/>
                              </a:lnTo>
                              <a:lnTo>
                                <a:pt x="0" y="12"/>
                              </a:lnTo>
                              <a:lnTo>
                                <a:pt x="6" y="14"/>
                              </a:lnTo>
                              <a:lnTo>
                                <a:pt x="12" y="18"/>
                              </a:lnTo>
                              <a:lnTo>
                                <a:pt x="14" y="24"/>
                              </a:lnTo>
                              <a:lnTo>
                                <a:pt x="16" y="30"/>
                              </a:lnTo>
                              <a:lnTo>
                                <a:pt x="16" y="300"/>
                              </a:lnTo>
                              <a:lnTo>
                                <a:pt x="16" y="300"/>
                              </a:lnTo>
                              <a:lnTo>
                                <a:pt x="14" y="306"/>
                              </a:lnTo>
                              <a:lnTo>
                                <a:pt x="12" y="312"/>
                              </a:lnTo>
                              <a:lnTo>
                                <a:pt x="8" y="316"/>
                              </a:lnTo>
                              <a:lnTo>
                                <a:pt x="4" y="318"/>
                              </a:lnTo>
                              <a:lnTo>
                                <a:pt x="66" y="318"/>
                              </a:lnTo>
                              <a:lnTo>
                                <a:pt x="66" y="318"/>
                              </a:lnTo>
                              <a:lnTo>
                                <a:pt x="62" y="316"/>
                              </a:lnTo>
                              <a:lnTo>
                                <a:pt x="58" y="312"/>
                              </a:lnTo>
                              <a:lnTo>
                                <a:pt x="56" y="306"/>
                              </a:lnTo>
                              <a:lnTo>
                                <a:pt x="54" y="300"/>
                              </a:lnTo>
                              <a:lnTo>
                                <a:pt x="54" y="48"/>
                              </a:lnTo>
                              <a:lnTo>
                                <a:pt x="54" y="48"/>
                              </a:lnTo>
                              <a:lnTo>
                                <a:pt x="64" y="38"/>
                              </a:lnTo>
                              <a:lnTo>
                                <a:pt x="74" y="32"/>
                              </a:lnTo>
                              <a:lnTo>
                                <a:pt x="74" y="32"/>
                              </a:lnTo>
                              <a:lnTo>
                                <a:pt x="86" y="26"/>
                              </a:lnTo>
                              <a:lnTo>
                                <a:pt x="100" y="24"/>
                              </a:lnTo>
                              <a:lnTo>
                                <a:pt x="100" y="24"/>
                              </a:lnTo>
                              <a:lnTo>
                                <a:pt x="112" y="26"/>
                              </a:lnTo>
                              <a:lnTo>
                                <a:pt x="122" y="30"/>
                              </a:lnTo>
                              <a:lnTo>
                                <a:pt x="134" y="36"/>
                              </a:lnTo>
                              <a:lnTo>
                                <a:pt x="144" y="44"/>
                              </a:lnTo>
                              <a:lnTo>
                                <a:pt x="144" y="44"/>
                              </a:lnTo>
                              <a:lnTo>
                                <a:pt x="152" y="56"/>
                              </a:lnTo>
                              <a:lnTo>
                                <a:pt x="158" y="70"/>
                              </a:lnTo>
                              <a:lnTo>
                                <a:pt x="162" y="88"/>
                              </a:lnTo>
                              <a:lnTo>
                                <a:pt x="162" y="110"/>
                              </a:lnTo>
                              <a:lnTo>
                                <a:pt x="162" y="110"/>
                              </a:lnTo>
                              <a:lnTo>
                                <a:pt x="162" y="130"/>
                              </a:lnTo>
                              <a:lnTo>
                                <a:pt x="158" y="148"/>
                              </a:lnTo>
                              <a:lnTo>
                                <a:pt x="152" y="164"/>
                              </a:lnTo>
                              <a:lnTo>
                                <a:pt x="144" y="176"/>
                              </a:lnTo>
                              <a:lnTo>
                                <a:pt x="144" y="176"/>
                              </a:lnTo>
                              <a:lnTo>
                                <a:pt x="134" y="188"/>
                              </a:lnTo>
                              <a:lnTo>
                                <a:pt x="124" y="194"/>
                              </a:lnTo>
                              <a:lnTo>
                                <a:pt x="110" y="200"/>
                              </a:lnTo>
                              <a:lnTo>
                                <a:pt x="96" y="200"/>
                              </a:lnTo>
                              <a:lnTo>
                                <a:pt x="96" y="200"/>
                              </a:lnTo>
                              <a:lnTo>
                                <a:pt x="86" y="200"/>
                              </a:lnTo>
                              <a:lnTo>
                                <a:pt x="78" y="198"/>
                              </a:lnTo>
                              <a:lnTo>
                                <a:pt x="70" y="194"/>
                              </a:lnTo>
                              <a:lnTo>
                                <a:pt x="62" y="186"/>
                              </a:lnTo>
                              <a:lnTo>
                                <a:pt x="72" y="214"/>
                              </a:lnTo>
                              <a:lnTo>
                                <a:pt x="72" y="214"/>
                              </a:lnTo>
                              <a:lnTo>
                                <a:pt x="86" y="218"/>
                              </a:lnTo>
                              <a:lnTo>
                                <a:pt x="102" y="218"/>
                              </a:lnTo>
                              <a:lnTo>
                                <a:pt x="102" y="218"/>
                              </a:lnTo>
                              <a:lnTo>
                                <a:pt x="124" y="216"/>
                              </a:lnTo>
                              <a:lnTo>
                                <a:pt x="134" y="214"/>
                              </a:lnTo>
                              <a:lnTo>
                                <a:pt x="144" y="210"/>
                              </a:lnTo>
                              <a:lnTo>
                                <a:pt x="154" y="204"/>
                              </a:lnTo>
                              <a:lnTo>
                                <a:pt x="162" y="200"/>
                              </a:lnTo>
                              <a:lnTo>
                                <a:pt x="170" y="192"/>
                              </a:lnTo>
                              <a:lnTo>
                                <a:pt x="178" y="184"/>
                              </a:lnTo>
                              <a:lnTo>
                                <a:pt x="178" y="184"/>
                              </a:lnTo>
                              <a:lnTo>
                                <a:pt x="190" y="166"/>
                              </a:lnTo>
                              <a:lnTo>
                                <a:pt x="198" y="148"/>
                              </a:lnTo>
                              <a:lnTo>
                                <a:pt x="204" y="128"/>
                              </a:lnTo>
                              <a:lnTo>
                                <a:pt x="206" y="108"/>
                              </a:lnTo>
                              <a:lnTo>
                                <a:pt x="206" y="108"/>
                              </a:lnTo>
                              <a:lnTo>
                                <a:pt x="204" y="82"/>
                              </a:lnTo>
                              <a:lnTo>
                                <a:pt x="198" y="60"/>
                              </a:lnTo>
                              <a:lnTo>
                                <a:pt x="198" y="60"/>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s:wsp>
                      <wps:cNvPr id="91" name="Freeform 91"/>
                      <wps:cNvSpPr>
                        <a:spLocks/>
                      </wps:cNvSpPr>
                      <wps:spPr bwMode="auto">
                        <a:xfrm>
                          <a:off x="410" y="174"/>
                          <a:ext cx="146" cy="218"/>
                        </a:xfrm>
                        <a:custGeom>
                          <a:avLst/>
                          <a:gdLst>
                            <a:gd name="T0" fmla="*/ 128 w 146"/>
                            <a:gd name="T1" fmla="*/ 186 h 218"/>
                            <a:gd name="T2" fmla="*/ 128 w 146"/>
                            <a:gd name="T3" fmla="*/ 186 h 218"/>
                            <a:gd name="T4" fmla="*/ 116 w 146"/>
                            <a:gd name="T5" fmla="*/ 190 h 218"/>
                            <a:gd name="T6" fmla="*/ 102 w 146"/>
                            <a:gd name="T7" fmla="*/ 192 h 218"/>
                            <a:gd name="T8" fmla="*/ 102 w 146"/>
                            <a:gd name="T9" fmla="*/ 192 h 218"/>
                            <a:gd name="T10" fmla="*/ 92 w 146"/>
                            <a:gd name="T11" fmla="*/ 192 h 218"/>
                            <a:gd name="T12" fmla="*/ 84 w 146"/>
                            <a:gd name="T13" fmla="*/ 188 h 218"/>
                            <a:gd name="T14" fmla="*/ 76 w 146"/>
                            <a:gd name="T15" fmla="*/ 184 h 218"/>
                            <a:gd name="T16" fmla="*/ 70 w 146"/>
                            <a:gd name="T17" fmla="*/ 176 h 218"/>
                            <a:gd name="T18" fmla="*/ 70 w 146"/>
                            <a:gd name="T19" fmla="*/ 176 h 218"/>
                            <a:gd name="T20" fmla="*/ 64 w 146"/>
                            <a:gd name="T21" fmla="*/ 168 h 218"/>
                            <a:gd name="T22" fmla="*/ 58 w 146"/>
                            <a:gd name="T23" fmla="*/ 158 h 218"/>
                            <a:gd name="T24" fmla="*/ 56 w 146"/>
                            <a:gd name="T25" fmla="*/ 146 h 218"/>
                            <a:gd name="T26" fmla="*/ 56 w 146"/>
                            <a:gd name="T27" fmla="*/ 134 h 218"/>
                            <a:gd name="T28" fmla="*/ 56 w 146"/>
                            <a:gd name="T29" fmla="*/ 0 h 218"/>
                            <a:gd name="T30" fmla="*/ 0 w 146"/>
                            <a:gd name="T31" fmla="*/ 10 h 218"/>
                            <a:gd name="T32" fmla="*/ 0 w 146"/>
                            <a:gd name="T33" fmla="*/ 10 h 218"/>
                            <a:gd name="T34" fmla="*/ 8 w 146"/>
                            <a:gd name="T35" fmla="*/ 14 h 218"/>
                            <a:gd name="T36" fmla="*/ 12 w 146"/>
                            <a:gd name="T37" fmla="*/ 18 h 218"/>
                            <a:gd name="T38" fmla="*/ 16 w 146"/>
                            <a:gd name="T39" fmla="*/ 22 h 218"/>
                            <a:gd name="T40" fmla="*/ 16 w 146"/>
                            <a:gd name="T41" fmla="*/ 28 h 218"/>
                            <a:gd name="T42" fmla="*/ 16 w 146"/>
                            <a:gd name="T43" fmla="*/ 134 h 218"/>
                            <a:gd name="T44" fmla="*/ 16 w 146"/>
                            <a:gd name="T45" fmla="*/ 134 h 218"/>
                            <a:gd name="T46" fmla="*/ 18 w 146"/>
                            <a:gd name="T47" fmla="*/ 154 h 218"/>
                            <a:gd name="T48" fmla="*/ 22 w 146"/>
                            <a:gd name="T49" fmla="*/ 172 h 218"/>
                            <a:gd name="T50" fmla="*/ 28 w 146"/>
                            <a:gd name="T51" fmla="*/ 186 h 218"/>
                            <a:gd name="T52" fmla="*/ 38 w 146"/>
                            <a:gd name="T53" fmla="*/ 198 h 218"/>
                            <a:gd name="T54" fmla="*/ 38 w 146"/>
                            <a:gd name="T55" fmla="*/ 198 h 218"/>
                            <a:gd name="T56" fmla="*/ 50 w 146"/>
                            <a:gd name="T57" fmla="*/ 208 h 218"/>
                            <a:gd name="T58" fmla="*/ 60 w 146"/>
                            <a:gd name="T59" fmla="*/ 214 h 218"/>
                            <a:gd name="T60" fmla="*/ 72 w 146"/>
                            <a:gd name="T61" fmla="*/ 218 h 218"/>
                            <a:gd name="T62" fmla="*/ 86 w 146"/>
                            <a:gd name="T63" fmla="*/ 218 h 218"/>
                            <a:gd name="T64" fmla="*/ 86 w 146"/>
                            <a:gd name="T65" fmla="*/ 218 h 218"/>
                            <a:gd name="T66" fmla="*/ 100 w 146"/>
                            <a:gd name="T67" fmla="*/ 218 h 218"/>
                            <a:gd name="T68" fmla="*/ 114 w 146"/>
                            <a:gd name="T69" fmla="*/ 214 h 218"/>
                            <a:gd name="T70" fmla="*/ 126 w 146"/>
                            <a:gd name="T71" fmla="*/ 208 h 218"/>
                            <a:gd name="T72" fmla="*/ 138 w 146"/>
                            <a:gd name="T73" fmla="*/ 198 h 218"/>
                            <a:gd name="T74" fmla="*/ 146 w 146"/>
                            <a:gd name="T75" fmla="*/ 172 h 218"/>
                            <a:gd name="T76" fmla="*/ 146 w 146"/>
                            <a:gd name="T77" fmla="*/ 172 h 218"/>
                            <a:gd name="T78" fmla="*/ 138 w 146"/>
                            <a:gd name="T79" fmla="*/ 180 h 218"/>
                            <a:gd name="T80" fmla="*/ 128 w 146"/>
                            <a:gd name="T81" fmla="*/ 186 h 218"/>
                            <a:gd name="T82" fmla="*/ 128 w 146"/>
                            <a:gd name="T83" fmla="*/ 186 h 2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46" h="218">
                              <a:moveTo>
                                <a:pt x="128" y="186"/>
                              </a:moveTo>
                              <a:lnTo>
                                <a:pt x="128" y="186"/>
                              </a:lnTo>
                              <a:lnTo>
                                <a:pt x="116" y="190"/>
                              </a:lnTo>
                              <a:lnTo>
                                <a:pt x="102" y="192"/>
                              </a:lnTo>
                              <a:lnTo>
                                <a:pt x="102" y="192"/>
                              </a:lnTo>
                              <a:lnTo>
                                <a:pt x="92" y="192"/>
                              </a:lnTo>
                              <a:lnTo>
                                <a:pt x="84" y="188"/>
                              </a:lnTo>
                              <a:lnTo>
                                <a:pt x="76" y="184"/>
                              </a:lnTo>
                              <a:lnTo>
                                <a:pt x="70" y="176"/>
                              </a:lnTo>
                              <a:lnTo>
                                <a:pt x="70" y="176"/>
                              </a:lnTo>
                              <a:lnTo>
                                <a:pt x="64" y="168"/>
                              </a:lnTo>
                              <a:lnTo>
                                <a:pt x="58" y="158"/>
                              </a:lnTo>
                              <a:lnTo>
                                <a:pt x="56" y="146"/>
                              </a:lnTo>
                              <a:lnTo>
                                <a:pt x="56" y="134"/>
                              </a:lnTo>
                              <a:lnTo>
                                <a:pt x="56" y="0"/>
                              </a:lnTo>
                              <a:lnTo>
                                <a:pt x="0" y="10"/>
                              </a:lnTo>
                              <a:lnTo>
                                <a:pt x="0" y="10"/>
                              </a:lnTo>
                              <a:lnTo>
                                <a:pt x="8" y="14"/>
                              </a:lnTo>
                              <a:lnTo>
                                <a:pt x="12" y="18"/>
                              </a:lnTo>
                              <a:lnTo>
                                <a:pt x="16" y="22"/>
                              </a:lnTo>
                              <a:lnTo>
                                <a:pt x="16" y="28"/>
                              </a:lnTo>
                              <a:lnTo>
                                <a:pt x="16" y="134"/>
                              </a:lnTo>
                              <a:lnTo>
                                <a:pt x="16" y="134"/>
                              </a:lnTo>
                              <a:lnTo>
                                <a:pt x="18" y="154"/>
                              </a:lnTo>
                              <a:lnTo>
                                <a:pt x="22" y="172"/>
                              </a:lnTo>
                              <a:lnTo>
                                <a:pt x="28" y="186"/>
                              </a:lnTo>
                              <a:lnTo>
                                <a:pt x="38" y="198"/>
                              </a:lnTo>
                              <a:lnTo>
                                <a:pt x="38" y="198"/>
                              </a:lnTo>
                              <a:lnTo>
                                <a:pt x="50" y="208"/>
                              </a:lnTo>
                              <a:lnTo>
                                <a:pt x="60" y="214"/>
                              </a:lnTo>
                              <a:lnTo>
                                <a:pt x="72" y="218"/>
                              </a:lnTo>
                              <a:lnTo>
                                <a:pt x="86" y="218"/>
                              </a:lnTo>
                              <a:lnTo>
                                <a:pt x="86" y="218"/>
                              </a:lnTo>
                              <a:lnTo>
                                <a:pt x="100" y="218"/>
                              </a:lnTo>
                              <a:lnTo>
                                <a:pt x="114" y="214"/>
                              </a:lnTo>
                              <a:lnTo>
                                <a:pt x="126" y="208"/>
                              </a:lnTo>
                              <a:lnTo>
                                <a:pt x="138" y="198"/>
                              </a:lnTo>
                              <a:lnTo>
                                <a:pt x="146" y="172"/>
                              </a:lnTo>
                              <a:lnTo>
                                <a:pt x="146" y="172"/>
                              </a:lnTo>
                              <a:lnTo>
                                <a:pt x="138" y="180"/>
                              </a:lnTo>
                              <a:lnTo>
                                <a:pt x="128" y="186"/>
                              </a:lnTo>
                              <a:lnTo>
                                <a:pt x="128" y="186"/>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s:wsp>
                      <wps:cNvPr id="92" name="Freeform 92"/>
                      <wps:cNvSpPr>
                        <a:spLocks/>
                      </wps:cNvSpPr>
                      <wps:spPr bwMode="auto">
                        <a:xfrm>
                          <a:off x="544" y="174"/>
                          <a:ext cx="74" cy="218"/>
                        </a:xfrm>
                        <a:custGeom>
                          <a:avLst/>
                          <a:gdLst>
                            <a:gd name="T0" fmla="*/ 56 w 74"/>
                            <a:gd name="T1" fmla="*/ 178 h 218"/>
                            <a:gd name="T2" fmla="*/ 56 w 74"/>
                            <a:gd name="T3" fmla="*/ 0 h 218"/>
                            <a:gd name="T4" fmla="*/ 0 w 74"/>
                            <a:gd name="T5" fmla="*/ 10 h 218"/>
                            <a:gd name="T6" fmla="*/ 0 w 74"/>
                            <a:gd name="T7" fmla="*/ 10 h 218"/>
                            <a:gd name="T8" fmla="*/ 8 w 74"/>
                            <a:gd name="T9" fmla="*/ 12 h 218"/>
                            <a:gd name="T10" fmla="*/ 12 w 74"/>
                            <a:gd name="T11" fmla="*/ 16 h 218"/>
                            <a:gd name="T12" fmla="*/ 12 w 74"/>
                            <a:gd name="T13" fmla="*/ 16 h 218"/>
                            <a:gd name="T14" fmla="*/ 16 w 74"/>
                            <a:gd name="T15" fmla="*/ 22 h 218"/>
                            <a:gd name="T16" fmla="*/ 16 w 74"/>
                            <a:gd name="T17" fmla="*/ 28 h 218"/>
                            <a:gd name="T18" fmla="*/ 16 w 74"/>
                            <a:gd name="T19" fmla="*/ 168 h 218"/>
                            <a:gd name="T20" fmla="*/ 18 w 74"/>
                            <a:gd name="T21" fmla="*/ 186 h 218"/>
                            <a:gd name="T22" fmla="*/ 18 w 74"/>
                            <a:gd name="T23" fmla="*/ 186 h 218"/>
                            <a:gd name="T24" fmla="*/ 18 w 74"/>
                            <a:gd name="T25" fmla="*/ 186 h 218"/>
                            <a:gd name="T26" fmla="*/ 18 w 74"/>
                            <a:gd name="T27" fmla="*/ 186 h 218"/>
                            <a:gd name="T28" fmla="*/ 18 w 74"/>
                            <a:gd name="T29" fmla="*/ 198 h 218"/>
                            <a:gd name="T30" fmla="*/ 22 w 74"/>
                            <a:gd name="T31" fmla="*/ 206 h 218"/>
                            <a:gd name="T32" fmla="*/ 22 w 74"/>
                            <a:gd name="T33" fmla="*/ 206 h 218"/>
                            <a:gd name="T34" fmla="*/ 26 w 74"/>
                            <a:gd name="T35" fmla="*/ 212 h 218"/>
                            <a:gd name="T36" fmla="*/ 34 w 74"/>
                            <a:gd name="T37" fmla="*/ 218 h 218"/>
                            <a:gd name="T38" fmla="*/ 74 w 74"/>
                            <a:gd name="T39" fmla="*/ 204 h 218"/>
                            <a:gd name="T40" fmla="*/ 74 w 74"/>
                            <a:gd name="T41" fmla="*/ 204 h 218"/>
                            <a:gd name="T42" fmla="*/ 66 w 74"/>
                            <a:gd name="T43" fmla="*/ 202 h 218"/>
                            <a:gd name="T44" fmla="*/ 60 w 74"/>
                            <a:gd name="T45" fmla="*/ 196 h 218"/>
                            <a:gd name="T46" fmla="*/ 56 w 74"/>
                            <a:gd name="T47" fmla="*/ 188 h 218"/>
                            <a:gd name="T48" fmla="*/ 56 w 74"/>
                            <a:gd name="T49" fmla="*/ 178 h 218"/>
                            <a:gd name="T50" fmla="*/ 56 w 74"/>
                            <a:gd name="T51" fmla="*/ 178 h 2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74" h="218">
                              <a:moveTo>
                                <a:pt x="56" y="178"/>
                              </a:moveTo>
                              <a:lnTo>
                                <a:pt x="56" y="0"/>
                              </a:lnTo>
                              <a:lnTo>
                                <a:pt x="0" y="10"/>
                              </a:lnTo>
                              <a:lnTo>
                                <a:pt x="0" y="10"/>
                              </a:lnTo>
                              <a:lnTo>
                                <a:pt x="8" y="12"/>
                              </a:lnTo>
                              <a:lnTo>
                                <a:pt x="12" y="16"/>
                              </a:lnTo>
                              <a:lnTo>
                                <a:pt x="12" y="16"/>
                              </a:lnTo>
                              <a:lnTo>
                                <a:pt x="16" y="22"/>
                              </a:lnTo>
                              <a:lnTo>
                                <a:pt x="16" y="28"/>
                              </a:lnTo>
                              <a:lnTo>
                                <a:pt x="16" y="168"/>
                              </a:lnTo>
                              <a:lnTo>
                                <a:pt x="18" y="186"/>
                              </a:lnTo>
                              <a:lnTo>
                                <a:pt x="18" y="186"/>
                              </a:lnTo>
                              <a:lnTo>
                                <a:pt x="18" y="186"/>
                              </a:lnTo>
                              <a:lnTo>
                                <a:pt x="18" y="186"/>
                              </a:lnTo>
                              <a:lnTo>
                                <a:pt x="18" y="198"/>
                              </a:lnTo>
                              <a:lnTo>
                                <a:pt x="22" y="206"/>
                              </a:lnTo>
                              <a:lnTo>
                                <a:pt x="22" y="206"/>
                              </a:lnTo>
                              <a:lnTo>
                                <a:pt x="26" y="212"/>
                              </a:lnTo>
                              <a:lnTo>
                                <a:pt x="34" y="218"/>
                              </a:lnTo>
                              <a:lnTo>
                                <a:pt x="74" y="204"/>
                              </a:lnTo>
                              <a:lnTo>
                                <a:pt x="74" y="204"/>
                              </a:lnTo>
                              <a:lnTo>
                                <a:pt x="66" y="202"/>
                              </a:lnTo>
                              <a:lnTo>
                                <a:pt x="60" y="196"/>
                              </a:lnTo>
                              <a:lnTo>
                                <a:pt x="56" y="188"/>
                              </a:lnTo>
                              <a:lnTo>
                                <a:pt x="56" y="178"/>
                              </a:lnTo>
                              <a:lnTo>
                                <a:pt x="56" y="178"/>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s:wsp>
                      <wps:cNvPr id="93" name="Freeform 93"/>
                      <wps:cNvSpPr>
                        <a:spLocks/>
                      </wps:cNvSpPr>
                      <wps:spPr bwMode="auto">
                        <a:xfrm>
                          <a:off x="986" y="174"/>
                          <a:ext cx="176" cy="218"/>
                        </a:xfrm>
                        <a:custGeom>
                          <a:avLst/>
                          <a:gdLst>
                            <a:gd name="T0" fmla="*/ 164 w 176"/>
                            <a:gd name="T1" fmla="*/ 196 h 218"/>
                            <a:gd name="T2" fmla="*/ 162 w 176"/>
                            <a:gd name="T3" fmla="*/ 182 h 218"/>
                            <a:gd name="T4" fmla="*/ 162 w 176"/>
                            <a:gd name="T5" fmla="*/ 60 h 218"/>
                            <a:gd name="T6" fmla="*/ 156 w 176"/>
                            <a:gd name="T7" fmla="*/ 32 h 218"/>
                            <a:gd name="T8" fmla="*/ 140 w 176"/>
                            <a:gd name="T9" fmla="*/ 12 h 218"/>
                            <a:gd name="T10" fmla="*/ 130 w 176"/>
                            <a:gd name="T11" fmla="*/ 8 h 218"/>
                            <a:gd name="T12" fmla="*/ 104 w 176"/>
                            <a:gd name="T13" fmla="*/ 0 h 218"/>
                            <a:gd name="T14" fmla="*/ 90 w 176"/>
                            <a:gd name="T15" fmla="*/ 0 h 218"/>
                            <a:gd name="T16" fmla="*/ 54 w 176"/>
                            <a:gd name="T17" fmla="*/ 6 h 218"/>
                            <a:gd name="T18" fmla="*/ 20 w 176"/>
                            <a:gd name="T19" fmla="*/ 22 h 218"/>
                            <a:gd name="T20" fmla="*/ 20 w 176"/>
                            <a:gd name="T21" fmla="*/ 78 h 218"/>
                            <a:gd name="T22" fmla="*/ 30 w 176"/>
                            <a:gd name="T23" fmla="*/ 52 h 218"/>
                            <a:gd name="T24" fmla="*/ 44 w 176"/>
                            <a:gd name="T25" fmla="*/ 34 h 218"/>
                            <a:gd name="T26" fmla="*/ 52 w 176"/>
                            <a:gd name="T27" fmla="*/ 26 h 218"/>
                            <a:gd name="T28" fmla="*/ 74 w 176"/>
                            <a:gd name="T29" fmla="*/ 18 h 218"/>
                            <a:gd name="T30" fmla="*/ 86 w 176"/>
                            <a:gd name="T31" fmla="*/ 16 h 218"/>
                            <a:gd name="T32" fmla="*/ 102 w 176"/>
                            <a:gd name="T33" fmla="*/ 20 h 218"/>
                            <a:gd name="T34" fmla="*/ 114 w 176"/>
                            <a:gd name="T35" fmla="*/ 28 h 218"/>
                            <a:gd name="T36" fmla="*/ 120 w 176"/>
                            <a:gd name="T37" fmla="*/ 34 h 218"/>
                            <a:gd name="T38" fmla="*/ 124 w 176"/>
                            <a:gd name="T39" fmla="*/ 48 h 218"/>
                            <a:gd name="T40" fmla="*/ 124 w 176"/>
                            <a:gd name="T41" fmla="*/ 56 h 218"/>
                            <a:gd name="T42" fmla="*/ 122 w 176"/>
                            <a:gd name="T43" fmla="*/ 76 h 218"/>
                            <a:gd name="T44" fmla="*/ 116 w 176"/>
                            <a:gd name="T45" fmla="*/ 82 h 218"/>
                            <a:gd name="T46" fmla="*/ 106 w 176"/>
                            <a:gd name="T47" fmla="*/ 86 h 218"/>
                            <a:gd name="T48" fmla="*/ 68 w 176"/>
                            <a:gd name="T49" fmla="*/ 98 h 218"/>
                            <a:gd name="T50" fmla="*/ 30 w 176"/>
                            <a:gd name="T51" fmla="*/ 112 h 218"/>
                            <a:gd name="T52" fmla="*/ 16 w 176"/>
                            <a:gd name="T53" fmla="*/ 122 h 218"/>
                            <a:gd name="T54" fmla="*/ 2 w 176"/>
                            <a:gd name="T55" fmla="*/ 148 h 218"/>
                            <a:gd name="T56" fmla="*/ 0 w 176"/>
                            <a:gd name="T57" fmla="*/ 164 h 218"/>
                            <a:gd name="T58" fmla="*/ 4 w 176"/>
                            <a:gd name="T59" fmla="*/ 182 h 218"/>
                            <a:gd name="T60" fmla="*/ 14 w 176"/>
                            <a:gd name="T61" fmla="*/ 200 h 218"/>
                            <a:gd name="T62" fmla="*/ 22 w 176"/>
                            <a:gd name="T63" fmla="*/ 208 h 218"/>
                            <a:gd name="T64" fmla="*/ 42 w 176"/>
                            <a:gd name="T65" fmla="*/ 218 h 218"/>
                            <a:gd name="T66" fmla="*/ 54 w 176"/>
                            <a:gd name="T67" fmla="*/ 218 h 218"/>
                            <a:gd name="T68" fmla="*/ 84 w 176"/>
                            <a:gd name="T69" fmla="*/ 214 h 218"/>
                            <a:gd name="T70" fmla="*/ 112 w 176"/>
                            <a:gd name="T71" fmla="*/ 196 h 218"/>
                            <a:gd name="T72" fmla="*/ 120 w 176"/>
                            <a:gd name="T73" fmla="*/ 174 h 218"/>
                            <a:gd name="T74" fmla="*/ 98 w 176"/>
                            <a:gd name="T75" fmla="*/ 188 h 218"/>
                            <a:gd name="T76" fmla="*/ 72 w 176"/>
                            <a:gd name="T77" fmla="*/ 192 h 218"/>
                            <a:gd name="T78" fmla="*/ 66 w 176"/>
                            <a:gd name="T79" fmla="*/ 192 h 218"/>
                            <a:gd name="T80" fmla="*/ 52 w 176"/>
                            <a:gd name="T81" fmla="*/ 188 h 218"/>
                            <a:gd name="T82" fmla="*/ 48 w 176"/>
                            <a:gd name="T83" fmla="*/ 182 h 218"/>
                            <a:gd name="T84" fmla="*/ 40 w 176"/>
                            <a:gd name="T85" fmla="*/ 170 h 218"/>
                            <a:gd name="T86" fmla="*/ 38 w 176"/>
                            <a:gd name="T87" fmla="*/ 156 h 218"/>
                            <a:gd name="T88" fmla="*/ 38 w 176"/>
                            <a:gd name="T89" fmla="*/ 148 h 218"/>
                            <a:gd name="T90" fmla="*/ 44 w 176"/>
                            <a:gd name="T91" fmla="*/ 136 h 218"/>
                            <a:gd name="T92" fmla="*/ 48 w 176"/>
                            <a:gd name="T93" fmla="*/ 130 h 218"/>
                            <a:gd name="T94" fmla="*/ 76 w 176"/>
                            <a:gd name="T95" fmla="*/ 114 h 218"/>
                            <a:gd name="T96" fmla="*/ 108 w 176"/>
                            <a:gd name="T97" fmla="*/ 104 h 218"/>
                            <a:gd name="T98" fmla="*/ 124 w 176"/>
                            <a:gd name="T99" fmla="*/ 170 h 218"/>
                            <a:gd name="T100" fmla="*/ 124 w 176"/>
                            <a:gd name="T101" fmla="*/ 184 h 218"/>
                            <a:gd name="T102" fmla="*/ 126 w 176"/>
                            <a:gd name="T103" fmla="*/ 198 h 218"/>
                            <a:gd name="T104" fmla="*/ 128 w 176"/>
                            <a:gd name="T105" fmla="*/ 206 h 218"/>
                            <a:gd name="T106" fmla="*/ 140 w 176"/>
                            <a:gd name="T107" fmla="*/ 218 h 218"/>
                            <a:gd name="T108" fmla="*/ 176 w 176"/>
                            <a:gd name="T109" fmla="*/ 204 h 218"/>
                            <a:gd name="T110" fmla="*/ 164 w 176"/>
                            <a:gd name="T111" fmla="*/ 196 h 2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176" h="218">
                              <a:moveTo>
                                <a:pt x="164" y="196"/>
                              </a:moveTo>
                              <a:lnTo>
                                <a:pt x="164" y="196"/>
                              </a:lnTo>
                              <a:lnTo>
                                <a:pt x="162" y="192"/>
                              </a:lnTo>
                              <a:lnTo>
                                <a:pt x="162" y="182"/>
                              </a:lnTo>
                              <a:lnTo>
                                <a:pt x="162" y="60"/>
                              </a:lnTo>
                              <a:lnTo>
                                <a:pt x="162" y="60"/>
                              </a:lnTo>
                              <a:lnTo>
                                <a:pt x="160" y="44"/>
                              </a:lnTo>
                              <a:lnTo>
                                <a:pt x="156" y="32"/>
                              </a:lnTo>
                              <a:lnTo>
                                <a:pt x="150" y="20"/>
                              </a:lnTo>
                              <a:lnTo>
                                <a:pt x="140" y="12"/>
                              </a:lnTo>
                              <a:lnTo>
                                <a:pt x="140" y="12"/>
                              </a:lnTo>
                              <a:lnTo>
                                <a:pt x="130" y="8"/>
                              </a:lnTo>
                              <a:lnTo>
                                <a:pt x="118" y="4"/>
                              </a:lnTo>
                              <a:lnTo>
                                <a:pt x="104" y="0"/>
                              </a:lnTo>
                              <a:lnTo>
                                <a:pt x="90" y="0"/>
                              </a:lnTo>
                              <a:lnTo>
                                <a:pt x="90" y="0"/>
                              </a:lnTo>
                              <a:lnTo>
                                <a:pt x="72" y="2"/>
                              </a:lnTo>
                              <a:lnTo>
                                <a:pt x="54" y="6"/>
                              </a:lnTo>
                              <a:lnTo>
                                <a:pt x="36" y="12"/>
                              </a:lnTo>
                              <a:lnTo>
                                <a:pt x="20" y="22"/>
                              </a:lnTo>
                              <a:lnTo>
                                <a:pt x="20" y="78"/>
                              </a:lnTo>
                              <a:lnTo>
                                <a:pt x="20" y="78"/>
                              </a:lnTo>
                              <a:lnTo>
                                <a:pt x="26" y="64"/>
                              </a:lnTo>
                              <a:lnTo>
                                <a:pt x="30" y="52"/>
                              </a:lnTo>
                              <a:lnTo>
                                <a:pt x="38" y="42"/>
                              </a:lnTo>
                              <a:lnTo>
                                <a:pt x="44" y="34"/>
                              </a:lnTo>
                              <a:lnTo>
                                <a:pt x="44" y="34"/>
                              </a:lnTo>
                              <a:lnTo>
                                <a:pt x="52" y="26"/>
                              </a:lnTo>
                              <a:lnTo>
                                <a:pt x="62" y="22"/>
                              </a:lnTo>
                              <a:lnTo>
                                <a:pt x="74" y="18"/>
                              </a:lnTo>
                              <a:lnTo>
                                <a:pt x="86" y="16"/>
                              </a:lnTo>
                              <a:lnTo>
                                <a:pt x="86" y="16"/>
                              </a:lnTo>
                              <a:lnTo>
                                <a:pt x="94" y="18"/>
                              </a:lnTo>
                              <a:lnTo>
                                <a:pt x="102" y="20"/>
                              </a:lnTo>
                              <a:lnTo>
                                <a:pt x="110" y="24"/>
                              </a:lnTo>
                              <a:lnTo>
                                <a:pt x="114" y="28"/>
                              </a:lnTo>
                              <a:lnTo>
                                <a:pt x="114" y="28"/>
                              </a:lnTo>
                              <a:lnTo>
                                <a:pt x="120" y="34"/>
                              </a:lnTo>
                              <a:lnTo>
                                <a:pt x="122" y="42"/>
                              </a:lnTo>
                              <a:lnTo>
                                <a:pt x="124" y="48"/>
                              </a:lnTo>
                              <a:lnTo>
                                <a:pt x="124" y="56"/>
                              </a:lnTo>
                              <a:lnTo>
                                <a:pt x="124" y="56"/>
                              </a:lnTo>
                              <a:lnTo>
                                <a:pt x="124" y="70"/>
                              </a:lnTo>
                              <a:lnTo>
                                <a:pt x="122" y="76"/>
                              </a:lnTo>
                              <a:lnTo>
                                <a:pt x="122" y="76"/>
                              </a:lnTo>
                              <a:lnTo>
                                <a:pt x="116" y="82"/>
                              </a:lnTo>
                              <a:lnTo>
                                <a:pt x="106" y="86"/>
                              </a:lnTo>
                              <a:lnTo>
                                <a:pt x="106" y="86"/>
                              </a:lnTo>
                              <a:lnTo>
                                <a:pt x="68" y="98"/>
                              </a:lnTo>
                              <a:lnTo>
                                <a:pt x="68" y="98"/>
                              </a:lnTo>
                              <a:lnTo>
                                <a:pt x="44" y="106"/>
                              </a:lnTo>
                              <a:lnTo>
                                <a:pt x="30" y="112"/>
                              </a:lnTo>
                              <a:lnTo>
                                <a:pt x="30" y="112"/>
                              </a:lnTo>
                              <a:lnTo>
                                <a:pt x="16" y="122"/>
                              </a:lnTo>
                              <a:lnTo>
                                <a:pt x="8" y="134"/>
                              </a:lnTo>
                              <a:lnTo>
                                <a:pt x="2" y="148"/>
                              </a:lnTo>
                              <a:lnTo>
                                <a:pt x="0" y="164"/>
                              </a:lnTo>
                              <a:lnTo>
                                <a:pt x="0" y="164"/>
                              </a:lnTo>
                              <a:lnTo>
                                <a:pt x="0" y="172"/>
                              </a:lnTo>
                              <a:lnTo>
                                <a:pt x="4" y="182"/>
                              </a:lnTo>
                              <a:lnTo>
                                <a:pt x="8" y="190"/>
                              </a:lnTo>
                              <a:lnTo>
                                <a:pt x="14" y="200"/>
                              </a:lnTo>
                              <a:lnTo>
                                <a:pt x="14" y="200"/>
                              </a:lnTo>
                              <a:lnTo>
                                <a:pt x="22" y="208"/>
                              </a:lnTo>
                              <a:lnTo>
                                <a:pt x="30" y="214"/>
                              </a:lnTo>
                              <a:lnTo>
                                <a:pt x="42" y="218"/>
                              </a:lnTo>
                              <a:lnTo>
                                <a:pt x="54" y="218"/>
                              </a:lnTo>
                              <a:lnTo>
                                <a:pt x="54" y="218"/>
                              </a:lnTo>
                              <a:lnTo>
                                <a:pt x="70" y="218"/>
                              </a:lnTo>
                              <a:lnTo>
                                <a:pt x="84" y="214"/>
                              </a:lnTo>
                              <a:lnTo>
                                <a:pt x="98" y="206"/>
                              </a:lnTo>
                              <a:lnTo>
                                <a:pt x="112" y="196"/>
                              </a:lnTo>
                              <a:lnTo>
                                <a:pt x="120" y="174"/>
                              </a:lnTo>
                              <a:lnTo>
                                <a:pt x="120" y="174"/>
                              </a:lnTo>
                              <a:lnTo>
                                <a:pt x="110" y="182"/>
                              </a:lnTo>
                              <a:lnTo>
                                <a:pt x="98" y="188"/>
                              </a:lnTo>
                              <a:lnTo>
                                <a:pt x="86" y="192"/>
                              </a:lnTo>
                              <a:lnTo>
                                <a:pt x="72" y="192"/>
                              </a:lnTo>
                              <a:lnTo>
                                <a:pt x="72" y="192"/>
                              </a:lnTo>
                              <a:lnTo>
                                <a:pt x="66" y="192"/>
                              </a:lnTo>
                              <a:lnTo>
                                <a:pt x="58" y="190"/>
                              </a:lnTo>
                              <a:lnTo>
                                <a:pt x="52" y="188"/>
                              </a:lnTo>
                              <a:lnTo>
                                <a:pt x="48" y="182"/>
                              </a:lnTo>
                              <a:lnTo>
                                <a:pt x="48" y="182"/>
                              </a:lnTo>
                              <a:lnTo>
                                <a:pt x="44" y="178"/>
                              </a:lnTo>
                              <a:lnTo>
                                <a:pt x="40" y="170"/>
                              </a:lnTo>
                              <a:lnTo>
                                <a:pt x="38" y="164"/>
                              </a:lnTo>
                              <a:lnTo>
                                <a:pt x="38" y="156"/>
                              </a:lnTo>
                              <a:lnTo>
                                <a:pt x="38" y="156"/>
                              </a:lnTo>
                              <a:lnTo>
                                <a:pt x="38" y="148"/>
                              </a:lnTo>
                              <a:lnTo>
                                <a:pt x="40" y="142"/>
                              </a:lnTo>
                              <a:lnTo>
                                <a:pt x="44" y="136"/>
                              </a:lnTo>
                              <a:lnTo>
                                <a:pt x="48" y="130"/>
                              </a:lnTo>
                              <a:lnTo>
                                <a:pt x="48" y="130"/>
                              </a:lnTo>
                              <a:lnTo>
                                <a:pt x="60" y="122"/>
                              </a:lnTo>
                              <a:lnTo>
                                <a:pt x="76" y="114"/>
                              </a:lnTo>
                              <a:lnTo>
                                <a:pt x="76" y="114"/>
                              </a:lnTo>
                              <a:lnTo>
                                <a:pt x="108" y="104"/>
                              </a:lnTo>
                              <a:lnTo>
                                <a:pt x="124" y="96"/>
                              </a:lnTo>
                              <a:lnTo>
                                <a:pt x="124" y="170"/>
                              </a:lnTo>
                              <a:lnTo>
                                <a:pt x="124" y="170"/>
                              </a:lnTo>
                              <a:lnTo>
                                <a:pt x="124" y="184"/>
                              </a:lnTo>
                              <a:lnTo>
                                <a:pt x="124" y="184"/>
                              </a:lnTo>
                              <a:lnTo>
                                <a:pt x="126" y="198"/>
                              </a:lnTo>
                              <a:lnTo>
                                <a:pt x="128" y="206"/>
                              </a:lnTo>
                              <a:lnTo>
                                <a:pt x="128" y="206"/>
                              </a:lnTo>
                              <a:lnTo>
                                <a:pt x="134" y="212"/>
                              </a:lnTo>
                              <a:lnTo>
                                <a:pt x="140" y="218"/>
                              </a:lnTo>
                              <a:lnTo>
                                <a:pt x="176" y="204"/>
                              </a:lnTo>
                              <a:lnTo>
                                <a:pt x="176" y="204"/>
                              </a:lnTo>
                              <a:lnTo>
                                <a:pt x="168" y="200"/>
                              </a:lnTo>
                              <a:lnTo>
                                <a:pt x="164" y="196"/>
                              </a:lnTo>
                              <a:lnTo>
                                <a:pt x="164" y="196"/>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s:wsp>
                      <wps:cNvPr id="94" name="Freeform 94"/>
                      <wps:cNvSpPr>
                        <a:spLocks/>
                      </wps:cNvSpPr>
                      <wps:spPr bwMode="auto">
                        <a:xfrm>
                          <a:off x="888" y="2"/>
                          <a:ext cx="96" cy="120"/>
                        </a:xfrm>
                        <a:custGeom>
                          <a:avLst/>
                          <a:gdLst>
                            <a:gd name="T0" fmla="*/ 22 w 96"/>
                            <a:gd name="T1" fmla="*/ 8 h 120"/>
                            <a:gd name="T2" fmla="*/ 22 w 96"/>
                            <a:gd name="T3" fmla="*/ 82 h 120"/>
                            <a:gd name="T4" fmla="*/ 22 w 96"/>
                            <a:gd name="T5" fmla="*/ 82 h 120"/>
                            <a:gd name="T6" fmla="*/ 24 w 96"/>
                            <a:gd name="T7" fmla="*/ 92 h 120"/>
                            <a:gd name="T8" fmla="*/ 28 w 96"/>
                            <a:gd name="T9" fmla="*/ 100 h 120"/>
                            <a:gd name="T10" fmla="*/ 32 w 96"/>
                            <a:gd name="T11" fmla="*/ 106 h 120"/>
                            <a:gd name="T12" fmla="*/ 36 w 96"/>
                            <a:gd name="T13" fmla="*/ 108 h 120"/>
                            <a:gd name="T14" fmla="*/ 44 w 96"/>
                            <a:gd name="T15" fmla="*/ 110 h 120"/>
                            <a:gd name="T16" fmla="*/ 52 w 96"/>
                            <a:gd name="T17" fmla="*/ 112 h 120"/>
                            <a:gd name="T18" fmla="*/ 52 w 96"/>
                            <a:gd name="T19" fmla="*/ 112 h 120"/>
                            <a:gd name="T20" fmla="*/ 60 w 96"/>
                            <a:gd name="T21" fmla="*/ 112 h 120"/>
                            <a:gd name="T22" fmla="*/ 66 w 96"/>
                            <a:gd name="T23" fmla="*/ 110 h 120"/>
                            <a:gd name="T24" fmla="*/ 72 w 96"/>
                            <a:gd name="T25" fmla="*/ 106 h 120"/>
                            <a:gd name="T26" fmla="*/ 76 w 96"/>
                            <a:gd name="T27" fmla="*/ 102 h 120"/>
                            <a:gd name="T28" fmla="*/ 78 w 96"/>
                            <a:gd name="T29" fmla="*/ 98 h 120"/>
                            <a:gd name="T30" fmla="*/ 80 w 96"/>
                            <a:gd name="T31" fmla="*/ 92 h 120"/>
                            <a:gd name="T32" fmla="*/ 82 w 96"/>
                            <a:gd name="T33" fmla="*/ 82 h 120"/>
                            <a:gd name="T34" fmla="*/ 82 w 96"/>
                            <a:gd name="T35" fmla="*/ 8 h 120"/>
                            <a:gd name="T36" fmla="*/ 82 w 96"/>
                            <a:gd name="T37" fmla="*/ 8 h 120"/>
                            <a:gd name="T38" fmla="*/ 80 w 96"/>
                            <a:gd name="T39" fmla="*/ 2 h 120"/>
                            <a:gd name="T40" fmla="*/ 76 w 96"/>
                            <a:gd name="T41" fmla="*/ 0 h 120"/>
                            <a:gd name="T42" fmla="*/ 96 w 96"/>
                            <a:gd name="T43" fmla="*/ 0 h 120"/>
                            <a:gd name="T44" fmla="*/ 96 w 96"/>
                            <a:gd name="T45" fmla="*/ 0 h 120"/>
                            <a:gd name="T46" fmla="*/ 92 w 96"/>
                            <a:gd name="T47" fmla="*/ 2 h 120"/>
                            <a:gd name="T48" fmla="*/ 92 w 96"/>
                            <a:gd name="T49" fmla="*/ 8 h 120"/>
                            <a:gd name="T50" fmla="*/ 90 w 96"/>
                            <a:gd name="T51" fmla="*/ 80 h 120"/>
                            <a:gd name="T52" fmla="*/ 90 w 96"/>
                            <a:gd name="T53" fmla="*/ 80 h 120"/>
                            <a:gd name="T54" fmla="*/ 90 w 96"/>
                            <a:gd name="T55" fmla="*/ 90 h 120"/>
                            <a:gd name="T56" fmla="*/ 88 w 96"/>
                            <a:gd name="T57" fmla="*/ 98 h 120"/>
                            <a:gd name="T58" fmla="*/ 84 w 96"/>
                            <a:gd name="T59" fmla="*/ 106 h 120"/>
                            <a:gd name="T60" fmla="*/ 78 w 96"/>
                            <a:gd name="T61" fmla="*/ 110 h 120"/>
                            <a:gd name="T62" fmla="*/ 72 w 96"/>
                            <a:gd name="T63" fmla="*/ 114 h 120"/>
                            <a:gd name="T64" fmla="*/ 66 w 96"/>
                            <a:gd name="T65" fmla="*/ 118 h 120"/>
                            <a:gd name="T66" fmla="*/ 50 w 96"/>
                            <a:gd name="T67" fmla="*/ 120 h 120"/>
                            <a:gd name="T68" fmla="*/ 50 w 96"/>
                            <a:gd name="T69" fmla="*/ 120 h 120"/>
                            <a:gd name="T70" fmla="*/ 36 w 96"/>
                            <a:gd name="T71" fmla="*/ 118 h 120"/>
                            <a:gd name="T72" fmla="*/ 28 w 96"/>
                            <a:gd name="T73" fmla="*/ 116 h 120"/>
                            <a:gd name="T74" fmla="*/ 22 w 96"/>
                            <a:gd name="T75" fmla="*/ 112 h 120"/>
                            <a:gd name="T76" fmla="*/ 14 w 96"/>
                            <a:gd name="T77" fmla="*/ 106 h 120"/>
                            <a:gd name="T78" fmla="*/ 10 w 96"/>
                            <a:gd name="T79" fmla="*/ 100 h 120"/>
                            <a:gd name="T80" fmla="*/ 6 w 96"/>
                            <a:gd name="T81" fmla="*/ 90 h 120"/>
                            <a:gd name="T82" fmla="*/ 6 w 96"/>
                            <a:gd name="T83" fmla="*/ 80 h 120"/>
                            <a:gd name="T84" fmla="*/ 6 w 96"/>
                            <a:gd name="T85" fmla="*/ 8 h 120"/>
                            <a:gd name="T86" fmla="*/ 6 w 96"/>
                            <a:gd name="T87" fmla="*/ 8 h 120"/>
                            <a:gd name="T88" fmla="*/ 4 w 96"/>
                            <a:gd name="T89" fmla="*/ 2 h 120"/>
                            <a:gd name="T90" fmla="*/ 0 w 96"/>
                            <a:gd name="T91" fmla="*/ 0 h 120"/>
                            <a:gd name="T92" fmla="*/ 28 w 96"/>
                            <a:gd name="T93" fmla="*/ 0 h 120"/>
                            <a:gd name="T94" fmla="*/ 28 w 96"/>
                            <a:gd name="T95" fmla="*/ 0 h 120"/>
                            <a:gd name="T96" fmla="*/ 24 w 96"/>
                            <a:gd name="T97" fmla="*/ 2 h 120"/>
                            <a:gd name="T98" fmla="*/ 22 w 96"/>
                            <a:gd name="T99" fmla="*/ 8 h 120"/>
                            <a:gd name="T100" fmla="*/ 22 w 96"/>
                            <a:gd name="T101" fmla="*/ 8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96" h="120">
                              <a:moveTo>
                                <a:pt x="22" y="8"/>
                              </a:moveTo>
                              <a:lnTo>
                                <a:pt x="22" y="82"/>
                              </a:lnTo>
                              <a:lnTo>
                                <a:pt x="22" y="82"/>
                              </a:lnTo>
                              <a:lnTo>
                                <a:pt x="24" y="92"/>
                              </a:lnTo>
                              <a:lnTo>
                                <a:pt x="28" y="100"/>
                              </a:lnTo>
                              <a:lnTo>
                                <a:pt x="32" y="106"/>
                              </a:lnTo>
                              <a:lnTo>
                                <a:pt x="36" y="108"/>
                              </a:lnTo>
                              <a:lnTo>
                                <a:pt x="44" y="110"/>
                              </a:lnTo>
                              <a:lnTo>
                                <a:pt x="52" y="112"/>
                              </a:lnTo>
                              <a:lnTo>
                                <a:pt x="52" y="112"/>
                              </a:lnTo>
                              <a:lnTo>
                                <a:pt x="60" y="112"/>
                              </a:lnTo>
                              <a:lnTo>
                                <a:pt x="66" y="110"/>
                              </a:lnTo>
                              <a:lnTo>
                                <a:pt x="72" y="106"/>
                              </a:lnTo>
                              <a:lnTo>
                                <a:pt x="76" y="102"/>
                              </a:lnTo>
                              <a:lnTo>
                                <a:pt x="78" y="98"/>
                              </a:lnTo>
                              <a:lnTo>
                                <a:pt x="80" y="92"/>
                              </a:lnTo>
                              <a:lnTo>
                                <a:pt x="82" y="82"/>
                              </a:lnTo>
                              <a:lnTo>
                                <a:pt x="82" y="8"/>
                              </a:lnTo>
                              <a:lnTo>
                                <a:pt x="82" y="8"/>
                              </a:lnTo>
                              <a:lnTo>
                                <a:pt x="80" y="2"/>
                              </a:lnTo>
                              <a:lnTo>
                                <a:pt x="76" y="0"/>
                              </a:lnTo>
                              <a:lnTo>
                                <a:pt x="96" y="0"/>
                              </a:lnTo>
                              <a:lnTo>
                                <a:pt x="96" y="0"/>
                              </a:lnTo>
                              <a:lnTo>
                                <a:pt x="92" y="2"/>
                              </a:lnTo>
                              <a:lnTo>
                                <a:pt x="92" y="8"/>
                              </a:lnTo>
                              <a:lnTo>
                                <a:pt x="90" y="80"/>
                              </a:lnTo>
                              <a:lnTo>
                                <a:pt x="90" y="80"/>
                              </a:lnTo>
                              <a:lnTo>
                                <a:pt x="90" y="90"/>
                              </a:lnTo>
                              <a:lnTo>
                                <a:pt x="88" y="98"/>
                              </a:lnTo>
                              <a:lnTo>
                                <a:pt x="84" y="106"/>
                              </a:lnTo>
                              <a:lnTo>
                                <a:pt x="78" y="110"/>
                              </a:lnTo>
                              <a:lnTo>
                                <a:pt x="72" y="114"/>
                              </a:lnTo>
                              <a:lnTo>
                                <a:pt x="66" y="118"/>
                              </a:lnTo>
                              <a:lnTo>
                                <a:pt x="50" y="120"/>
                              </a:lnTo>
                              <a:lnTo>
                                <a:pt x="50" y="120"/>
                              </a:lnTo>
                              <a:lnTo>
                                <a:pt x="36" y="118"/>
                              </a:lnTo>
                              <a:lnTo>
                                <a:pt x="28" y="116"/>
                              </a:lnTo>
                              <a:lnTo>
                                <a:pt x="22" y="112"/>
                              </a:lnTo>
                              <a:lnTo>
                                <a:pt x="14" y="106"/>
                              </a:lnTo>
                              <a:lnTo>
                                <a:pt x="10" y="100"/>
                              </a:lnTo>
                              <a:lnTo>
                                <a:pt x="6" y="90"/>
                              </a:lnTo>
                              <a:lnTo>
                                <a:pt x="6" y="80"/>
                              </a:lnTo>
                              <a:lnTo>
                                <a:pt x="6" y="8"/>
                              </a:lnTo>
                              <a:lnTo>
                                <a:pt x="6" y="8"/>
                              </a:lnTo>
                              <a:lnTo>
                                <a:pt x="4" y="2"/>
                              </a:lnTo>
                              <a:lnTo>
                                <a:pt x="0" y="0"/>
                              </a:lnTo>
                              <a:lnTo>
                                <a:pt x="28" y="0"/>
                              </a:lnTo>
                              <a:lnTo>
                                <a:pt x="28" y="0"/>
                              </a:lnTo>
                              <a:lnTo>
                                <a:pt x="24" y="2"/>
                              </a:lnTo>
                              <a:lnTo>
                                <a:pt x="22" y="8"/>
                              </a:lnTo>
                              <a:lnTo>
                                <a:pt x="22" y="8"/>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s:wsp>
                      <wps:cNvPr id="95" name="Freeform 95"/>
                      <wps:cNvSpPr>
                        <a:spLocks/>
                      </wps:cNvSpPr>
                      <wps:spPr bwMode="auto">
                        <a:xfrm>
                          <a:off x="994" y="2"/>
                          <a:ext cx="108" cy="122"/>
                        </a:xfrm>
                        <a:custGeom>
                          <a:avLst/>
                          <a:gdLst>
                            <a:gd name="T0" fmla="*/ 94 w 108"/>
                            <a:gd name="T1" fmla="*/ 8 h 122"/>
                            <a:gd name="T2" fmla="*/ 94 w 108"/>
                            <a:gd name="T3" fmla="*/ 8 h 122"/>
                            <a:gd name="T4" fmla="*/ 94 w 108"/>
                            <a:gd name="T5" fmla="*/ 2 h 122"/>
                            <a:gd name="T6" fmla="*/ 90 w 108"/>
                            <a:gd name="T7" fmla="*/ 0 h 122"/>
                            <a:gd name="T8" fmla="*/ 108 w 108"/>
                            <a:gd name="T9" fmla="*/ 0 h 122"/>
                            <a:gd name="T10" fmla="*/ 108 w 108"/>
                            <a:gd name="T11" fmla="*/ 0 h 122"/>
                            <a:gd name="T12" fmla="*/ 104 w 108"/>
                            <a:gd name="T13" fmla="*/ 2 h 122"/>
                            <a:gd name="T14" fmla="*/ 104 w 108"/>
                            <a:gd name="T15" fmla="*/ 8 h 122"/>
                            <a:gd name="T16" fmla="*/ 104 w 108"/>
                            <a:gd name="T17" fmla="*/ 122 h 122"/>
                            <a:gd name="T18" fmla="*/ 104 w 108"/>
                            <a:gd name="T19" fmla="*/ 122 h 122"/>
                            <a:gd name="T20" fmla="*/ 62 w 108"/>
                            <a:gd name="T21" fmla="*/ 70 h 122"/>
                            <a:gd name="T22" fmla="*/ 20 w 108"/>
                            <a:gd name="T23" fmla="*/ 18 h 122"/>
                            <a:gd name="T24" fmla="*/ 20 w 108"/>
                            <a:gd name="T25" fmla="*/ 110 h 122"/>
                            <a:gd name="T26" fmla="*/ 20 w 108"/>
                            <a:gd name="T27" fmla="*/ 110 h 122"/>
                            <a:gd name="T28" fmla="*/ 22 w 108"/>
                            <a:gd name="T29" fmla="*/ 116 h 122"/>
                            <a:gd name="T30" fmla="*/ 24 w 108"/>
                            <a:gd name="T31" fmla="*/ 118 h 122"/>
                            <a:gd name="T32" fmla="*/ 6 w 108"/>
                            <a:gd name="T33" fmla="*/ 118 h 122"/>
                            <a:gd name="T34" fmla="*/ 6 w 108"/>
                            <a:gd name="T35" fmla="*/ 118 h 122"/>
                            <a:gd name="T36" fmla="*/ 10 w 108"/>
                            <a:gd name="T37" fmla="*/ 116 h 122"/>
                            <a:gd name="T38" fmla="*/ 10 w 108"/>
                            <a:gd name="T39" fmla="*/ 110 h 122"/>
                            <a:gd name="T40" fmla="*/ 10 w 108"/>
                            <a:gd name="T41" fmla="*/ 14 h 122"/>
                            <a:gd name="T42" fmla="*/ 10 w 108"/>
                            <a:gd name="T43" fmla="*/ 14 h 122"/>
                            <a:gd name="T44" fmla="*/ 10 w 108"/>
                            <a:gd name="T45" fmla="*/ 10 h 122"/>
                            <a:gd name="T46" fmla="*/ 8 w 108"/>
                            <a:gd name="T47" fmla="*/ 6 h 122"/>
                            <a:gd name="T48" fmla="*/ 8 w 108"/>
                            <a:gd name="T49" fmla="*/ 6 h 122"/>
                            <a:gd name="T50" fmla="*/ 6 w 108"/>
                            <a:gd name="T51" fmla="*/ 2 h 122"/>
                            <a:gd name="T52" fmla="*/ 0 w 108"/>
                            <a:gd name="T53" fmla="*/ 0 h 122"/>
                            <a:gd name="T54" fmla="*/ 26 w 108"/>
                            <a:gd name="T55" fmla="*/ 0 h 122"/>
                            <a:gd name="T56" fmla="*/ 94 w 108"/>
                            <a:gd name="T57" fmla="*/ 84 h 122"/>
                            <a:gd name="T58" fmla="*/ 94 w 108"/>
                            <a:gd name="T59" fmla="*/ 8 h 122"/>
                            <a:gd name="T60" fmla="*/ 94 w 108"/>
                            <a:gd name="T61" fmla="*/ 8 h 1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108" h="122">
                              <a:moveTo>
                                <a:pt x="94" y="8"/>
                              </a:moveTo>
                              <a:lnTo>
                                <a:pt x="94" y="8"/>
                              </a:lnTo>
                              <a:lnTo>
                                <a:pt x="94" y="2"/>
                              </a:lnTo>
                              <a:lnTo>
                                <a:pt x="90" y="0"/>
                              </a:lnTo>
                              <a:lnTo>
                                <a:pt x="108" y="0"/>
                              </a:lnTo>
                              <a:lnTo>
                                <a:pt x="108" y="0"/>
                              </a:lnTo>
                              <a:lnTo>
                                <a:pt x="104" y="2"/>
                              </a:lnTo>
                              <a:lnTo>
                                <a:pt x="104" y="8"/>
                              </a:lnTo>
                              <a:lnTo>
                                <a:pt x="104" y="122"/>
                              </a:lnTo>
                              <a:lnTo>
                                <a:pt x="104" y="122"/>
                              </a:lnTo>
                              <a:lnTo>
                                <a:pt x="62" y="70"/>
                              </a:lnTo>
                              <a:lnTo>
                                <a:pt x="20" y="18"/>
                              </a:lnTo>
                              <a:lnTo>
                                <a:pt x="20" y="110"/>
                              </a:lnTo>
                              <a:lnTo>
                                <a:pt x="20" y="110"/>
                              </a:lnTo>
                              <a:lnTo>
                                <a:pt x="22" y="116"/>
                              </a:lnTo>
                              <a:lnTo>
                                <a:pt x="24" y="118"/>
                              </a:lnTo>
                              <a:lnTo>
                                <a:pt x="6" y="118"/>
                              </a:lnTo>
                              <a:lnTo>
                                <a:pt x="6" y="118"/>
                              </a:lnTo>
                              <a:lnTo>
                                <a:pt x="10" y="116"/>
                              </a:lnTo>
                              <a:lnTo>
                                <a:pt x="10" y="110"/>
                              </a:lnTo>
                              <a:lnTo>
                                <a:pt x="10" y="14"/>
                              </a:lnTo>
                              <a:lnTo>
                                <a:pt x="10" y="14"/>
                              </a:lnTo>
                              <a:lnTo>
                                <a:pt x="10" y="10"/>
                              </a:lnTo>
                              <a:lnTo>
                                <a:pt x="8" y="6"/>
                              </a:lnTo>
                              <a:lnTo>
                                <a:pt x="8" y="6"/>
                              </a:lnTo>
                              <a:lnTo>
                                <a:pt x="6" y="2"/>
                              </a:lnTo>
                              <a:lnTo>
                                <a:pt x="0" y="0"/>
                              </a:lnTo>
                              <a:lnTo>
                                <a:pt x="26" y="0"/>
                              </a:lnTo>
                              <a:lnTo>
                                <a:pt x="94" y="84"/>
                              </a:lnTo>
                              <a:lnTo>
                                <a:pt x="94" y="8"/>
                              </a:lnTo>
                              <a:lnTo>
                                <a:pt x="94" y="8"/>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s:wsp>
                      <wps:cNvPr id="96" name="Freeform 96"/>
                      <wps:cNvSpPr>
                        <a:spLocks/>
                      </wps:cNvSpPr>
                      <wps:spPr bwMode="auto">
                        <a:xfrm>
                          <a:off x="1120" y="2"/>
                          <a:ext cx="26" cy="118"/>
                        </a:xfrm>
                        <a:custGeom>
                          <a:avLst/>
                          <a:gdLst>
                            <a:gd name="T0" fmla="*/ 26 w 26"/>
                            <a:gd name="T1" fmla="*/ 0 h 118"/>
                            <a:gd name="T2" fmla="*/ 26 w 26"/>
                            <a:gd name="T3" fmla="*/ 0 h 118"/>
                            <a:gd name="T4" fmla="*/ 22 w 26"/>
                            <a:gd name="T5" fmla="*/ 2 h 118"/>
                            <a:gd name="T6" fmla="*/ 20 w 26"/>
                            <a:gd name="T7" fmla="*/ 8 h 118"/>
                            <a:gd name="T8" fmla="*/ 20 w 26"/>
                            <a:gd name="T9" fmla="*/ 110 h 118"/>
                            <a:gd name="T10" fmla="*/ 20 w 26"/>
                            <a:gd name="T11" fmla="*/ 110 h 118"/>
                            <a:gd name="T12" fmla="*/ 22 w 26"/>
                            <a:gd name="T13" fmla="*/ 116 h 118"/>
                            <a:gd name="T14" fmla="*/ 26 w 26"/>
                            <a:gd name="T15" fmla="*/ 118 h 118"/>
                            <a:gd name="T16" fmla="*/ 0 w 26"/>
                            <a:gd name="T17" fmla="*/ 118 h 118"/>
                            <a:gd name="T18" fmla="*/ 0 w 26"/>
                            <a:gd name="T19" fmla="*/ 118 h 118"/>
                            <a:gd name="T20" fmla="*/ 2 w 26"/>
                            <a:gd name="T21" fmla="*/ 116 h 118"/>
                            <a:gd name="T22" fmla="*/ 4 w 26"/>
                            <a:gd name="T23" fmla="*/ 110 h 118"/>
                            <a:gd name="T24" fmla="*/ 4 w 26"/>
                            <a:gd name="T25" fmla="*/ 8 h 118"/>
                            <a:gd name="T26" fmla="*/ 4 w 26"/>
                            <a:gd name="T27" fmla="*/ 8 h 118"/>
                            <a:gd name="T28" fmla="*/ 2 w 26"/>
                            <a:gd name="T29" fmla="*/ 2 h 118"/>
                            <a:gd name="T30" fmla="*/ 0 w 26"/>
                            <a:gd name="T31" fmla="*/ 0 h 118"/>
                            <a:gd name="T32" fmla="*/ 26 w 26"/>
                            <a:gd name="T33" fmla="*/ 0 h 118"/>
                            <a:gd name="T34" fmla="*/ 26 w 26"/>
                            <a:gd name="T35"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26" h="118">
                              <a:moveTo>
                                <a:pt x="26" y="0"/>
                              </a:moveTo>
                              <a:lnTo>
                                <a:pt x="26" y="0"/>
                              </a:lnTo>
                              <a:lnTo>
                                <a:pt x="22" y="2"/>
                              </a:lnTo>
                              <a:lnTo>
                                <a:pt x="20" y="8"/>
                              </a:lnTo>
                              <a:lnTo>
                                <a:pt x="20" y="110"/>
                              </a:lnTo>
                              <a:lnTo>
                                <a:pt x="20" y="110"/>
                              </a:lnTo>
                              <a:lnTo>
                                <a:pt x="22" y="116"/>
                              </a:lnTo>
                              <a:lnTo>
                                <a:pt x="26" y="118"/>
                              </a:lnTo>
                              <a:lnTo>
                                <a:pt x="0" y="118"/>
                              </a:lnTo>
                              <a:lnTo>
                                <a:pt x="0" y="118"/>
                              </a:lnTo>
                              <a:lnTo>
                                <a:pt x="2" y="116"/>
                              </a:lnTo>
                              <a:lnTo>
                                <a:pt x="4" y="110"/>
                              </a:lnTo>
                              <a:lnTo>
                                <a:pt x="4" y="8"/>
                              </a:lnTo>
                              <a:lnTo>
                                <a:pt x="4" y="8"/>
                              </a:lnTo>
                              <a:lnTo>
                                <a:pt x="2" y="2"/>
                              </a:lnTo>
                              <a:lnTo>
                                <a:pt x="0" y="0"/>
                              </a:lnTo>
                              <a:lnTo>
                                <a:pt x="26" y="0"/>
                              </a:lnTo>
                              <a:lnTo>
                                <a:pt x="26" y="0"/>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s:wsp>
                      <wps:cNvPr id="97" name="Freeform 97"/>
                      <wps:cNvSpPr>
                        <a:spLocks/>
                      </wps:cNvSpPr>
                      <wps:spPr bwMode="auto">
                        <a:xfrm>
                          <a:off x="1154" y="2"/>
                          <a:ext cx="108" cy="122"/>
                        </a:xfrm>
                        <a:custGeom>
                          <a:avLst/>
                          <a:gdLst>
                            <a:gd name="T0" fmla="*/ 92 w 108"/>
                            <a:gd name="T1" fmla="*/ 8 h 122"/>
                            <a:gd name="T2" fmla="*/ 92 w 108"/>
                            <a:gd name="T3" fmla="*/ 8 h 122"/>
                            <a:gd name="T4" fmla="*/ 92 w 108"/>
                            <a:gd name="T5" fmla="*/ 2 h 122"/>
                            <a:gd name="T6" fmla="*/ 88 w 108"/>
                            <a:gd name="T7" fmla="*/ 0 h 122"/>
                            <a:gd name="T8" fmla="*/ 108 w 108"/>
                            <a:gd name="T9" fmla="*/ 0 h 122"/>
                            <a:gd name="T10" fmla="*/ 108 w 108"/>
                            <a:gd name="T11" fmla="*/ 0 h 122"/>
                            <a:gd name="T12" fmla="*/ 104 w 108"/>
                            <a:gd name="T13" fmla="*/ 4 h 122"/>
                            <a:gd name="T14" fmla="*/ 100 w 108"/>
                            <a:gd name="T15" fmla="*/ 8 h 122"/>
                            <a:gd name="T16" fmla="*/ 100 w 108"/>
                            <a:gd name="T17" fmla="*/ 8 h 122"/>
                            <a:gd name="T18" fmla="*/ 58 w 108"/>
                            <a:gd name="T19" fmla="*/ 122 h 122"/>
                            <a:gd name="T20" fmla="*/ 58 w 108"/>
                            <a:gd name="T21" fmla="*/ 122 h 122"/>
                            <a:gd name="T22" fmla="*/ 10 w 108"/>
                            <a:gd name="T23" fmla="*/ 8 h 122"/>
                            <a:gd name="T24" fmla="*/ 10 w 108"/>
                            <a:gd name="T25" fmla="*/ 8 h 122"/>
                            <a:gd name="T26" fmla="*/ 6 w 108"/>
                            <a:gd name="T27" fmla="*/ 4 h 122"/>
                            <a:gd name="T28" fmla="*/ 0 w 108"/>
                            <a:gd name="T29" fmla="*/ 0 h 122"/>
                            <a:gd name="T30" fmla="*/ 32 w 108"/>
                            <a:gd name="T31" fmla="*/ 0 h 122"/>
                            <a:gd name="T32" fmla="*/ 32 w 108"/>
                            <a:gd name="T33" fmla="*/ 0 h 122"/>
                            <a:gd name="T34" fmla="*/ 30 w 108"/>
                            <a:gd name="T35" fmla="*/ 2 h 122"/>
                            <a:gd name="T36" fmla="*/ 28 w 108"/>
                            <a:gd name="T37" fmla="*/ 4 h 122"/>
                            <a:gd name="T38" fmla="*/ 30 w 108"/>
                            <a:gd name="T39" fmla="*/ 10 h 122"/>
                            <a:gd name="T40" fmla="*/ 30 w 108"/>
                            <a:gd name="T41" fmla="*/ 10 h 122"/>
                            <a:gd name="T42" fmla="*/ 60 w 108"/>
                            <a:gd name="T43" fmla="*/ 90 h 122"/>
                            <a:gd name="T44" fmla="*/ 60 w 108"/>
                            <a:gd name="T45" fmla="*/ 90 h 122"/>
                            <a:gd name="T46" fmla="*/ 92 w 108"/>
                            <a:gd name="T47" fmla="*/ 8 h 122"/>
                            <a:gd name="T48" fmla="*/ 92 w 108"/>
                            <a:gd name="T49" fmla="*/ 8 h 1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08" h="122">
                              <a:moveTo>
                                <a:pt x="92" y="8"/>
                              </a:moveTo>
                              <a:lnTo>
                                <a:pt x="92" y="8"/>
                              </a:lnTo>
                              <a:lnTo>
                                <a:pt x="92" y="2"/>
                              </a:lnTo>
                              <a:lnTo>
                                <a:pt x="88" y="0"/>
                              </a:lnTo>
                              <a:lnTo>
                                <a:pt x="108" y="0"/>
                              </a:lnTo>
                              <a:lnTo>
                                <a:pt x="108" y="0"/>
                              </a:lnTo>
                              <a:lnTo>
                                <a:pt x="104" y="4"/>
                              </a:lnTo>
                              <a:lnTo>
                                <a:pt x="100" y="8"/>
                              </a:lnTo>
                              <a:lnTo>
                                <a:pt x="100" y="8"/>
                              </a:lnTo>
                              <a:lnTo>
                                <a:pt x="58" y="122"/>
                              </a:lnTo>
                              <a:lnTo>
                                <a:pt x="58" y="122"/>
                              </a:lnTo>
                              <a:lnTo>
                                <a:pt x="10" y="8"/>
                              </a:lnTo>
                              <a:lnTo>
                                <a:pt x="10" y="8"/>
                              </a:lnTo>
                              <a:lnTo>
                                <a:pt x="6" y="4"/>
                              </a:lnTo>
                              <a:lnTo>
                                <a:pt x="0" y="0"/>
                              </a:lnTo>
                              <a:lnTo>
                                <a:pt x="32" y="0"/>
                              </a:lnTo>
                              <a:lnTo>
                                <a:pt x="32" y="0"/>
                              </a:lnTo>
                              <a:lnTo>
                                <a:pt x="30" y="2"/>
                              </a:lnTo>
                              <a:lnTo>
                                <a:pt x="28" y="4"/>
                              </a:lnTo>
                              <a:lnTo>
                                <a:pt x="30" y="10"/>
                              </a:lnTo>
                              <a:lnTo>
                                <a:pt x="30" y="10"/>
                              </a:lnTo>
                              <a:lnTo>
                                <a:pt x="60" y="90"/>
                              </a:lnTo>
                              <a:lnTo>
                                <a:pt x="60" y="90"/>
                              </a:lnTo>
                              <a:lnTo>
                                <a:pt x="92" y="8"/>
                              </a:lnTo>
                              <a:lnTo>
                                <a:pt x="92" y="8"/>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s:wsp>
                      <wps:cNvPr id="98" name="Freeform 98"/>
                      <wps:cNvSpPr>
                        <a:spLocks/>
                      </wps:cNvSpPr>
                      <wps:spPr bwMode="auto">
                        <a:xfrm>
                          <a:off x="1268" y="2"/>
                          <a:ext cx="74" cy="118"/>
                        </a:xfrm>
                        <a:custGeom>
                          <a:avLst/>
                          <a:gdLst>
                            <a:gd name="T0" fmla="*/ 66 w 74"/>
                            <a:gd name="T1" fmla="*/ 16 h 118"/>
                            <a:gd name="T2" fmla="*/ 66 w 74"/>
                            <a:gd name="T3" fmla="*/ 16 h 118"/>
                            <a:gd name="T4" fmla="*/ 60 w 74"/>
                            <a:gd name="T5" fmla="*/ 10 h 118"/>
                            <a:gd name="T6" fmla="*/ 52 w 74"/>
                            <a:gd name="T7" fmla="*/ 8 h 118"/>
                            <a:gd name="T8" fmla="*/ 52 w 74"/>
                            <a:gd name="T9" fmla="*/ 8 h 118"/>
                            <a:gd name="T10" fmla="*/ 22 w 74"/>
                            <a:gd name="T11" fmla="*/ 8 h 118"/>
                            <a:gd name="T12" fmla="*/ 22 w 74"/>
                            <a:gd name="T13" fmla="*/ 48 h 118"/>
                            <a:gd name="T14" fmla="*/ 50 w 74"/>
                            <a:gd name="T15" fmla="*/ 48 h 118"/>
                            <a:gd name="T16" fmla="*/ 50 w 74"/>
                            <a:gd name="T17" fmla="*/ 48 h 118"/>
                            <a:gd name="T18" fmla="*/ 54 w 74"/>
                            <a:gd name="T19" fmla="*/ 46 h 118"/>
                            <a:gd name="T20" fmla="*/ 56 w 74"/>
                            <a:gd name="T21" fmla="*/ 44 h 118"/>
                            <a:gd name="T22" fmla="*/ 56 w 74"/>
                            <a:gd name="T23" fmla="*/ 62 h 118"/>
                            <a:gd name="T24" fmla="*/ 56 w 74"/>
                            <a:gd name="T25" fmla="*/ 62 h 118"/>
                            <a:gd name="T26" fmla="*/ 54 w 74"/>
                            <a:gd name="T27" fmla="*/ 58 h 118"/>
                            <a:gd name="T28" fmla="*/ 50 w 74"/>
                            <a:gd name="T29" fmla="*/ 58 h 118"/>
                            <a:gd name="T30" fmla="*/ 22 w 74"/>
                            <a:gd name="T31" fmla="*/ 58 h 118"/>
                            <a:gd name="T32" fmla="*/ 22 w 74"/>
                            <a:gd name="T33" fmla="*/ 108 h 118"/>
                            <a:gd name="T34" fmla="*/ 22 w 74"/>
                            <a:gd name="T35" fmla="*/ 108 h 118"/>
                            <a:gd name="T36" fmla="*/ 42 w 74"/>
                            <a:gd name="T37" fmla="*/ 110 h 118"/>
                            <a:gd name="T38" fmla="*/ 42 w 74"/>
                            <a:gd name="T39" fmla="*/ 110 h 118"/>
                            <a:gd name="T40" fmla="*/ 54 w 74"/>
                            <a:gd name="T41" fmla="*/ 110 h 118"/>
                            <a:gd name="T42" fmla="*/ 62 w 74"/>
                            <a:gd name="T43" fmla="*/ 108 h 118"/>
                            <a:gd name="T44" fmla="*/ 68 w 74"/>
                            <a:gd name="T45" fmla="*/ 104 h 118"/>
                            <a:gd name="T46" fmla="*/ 74 w 74"/>
                            <a:gd name="T47" fmla="*/ 98 h 118"/>
                            <a:gd name="T48" fmla="*/ 70 w 74"/>
                            <a:gd name="T49" fmla="*/ 118 h 118"/>
                            <a:gd name="T50" fmla="*/ 0 w 74"/>
                            <a:gd name="T51" fmla="*/ 118 h 118"/>
                            <a:gd name="T52" fmla="*/ 0 w 74"/>
                            <a:gd name="T53" fmla="*/ 118 h 118"/>
                            <a:gd name="T54" fmla="*/ 4 w 74"/>
                            <a:gd name="T55" fmla="*/ 116 h 118"/>
                            <a:gd name="T56" fmla="*/ 6 w 74"/>
                            <a:gd name="T57" fmla="*/ 110 h 118"/>
                            <a:gd name="T58" fmla="*/ 6 w 74"/>
                            <a:gd name="T59" fmla="*/ 8 h 118"/>
                            <a:gd name="T60" fmla="*/ 6 w 74"/>
                            <a:gd name="T61" fmla="*/ 8 h 118"/>
                            <a:gd name="T62" fmla="*/ 4 w 74"/>
                            <a:gd name="T63" fmla="*/ 2 h 118"/>
                            <a:gd name="T64" fmla="*/ 0 w 74"/>
                            <a:gd name="T65" fmla="*/ 0 h 118"/>
                            <a:gd name="T66" fmla="*/ 66 w 74"/>
                            <a:gd name="T67" fmla="*/ 0 h 118"/>
                            <a:gd name="T68" fmla="*/ 66 w 74"/>
                            <a:gd name="T69" fmla="*/ 16 h 118"/>
                            <a:gd name="T70" fmla="*/ 66 w 74"/>
                            <a:gd name="T71" fmla="*/ 16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74" h="118">
                              <a:moveTo>
                                <a:pt x="66" y="16"/>
                              </a:moveTo>
                              <a:lnTo>
                                <a:pt x="66" y="16"/>
                              </a:lnTo>
                              <a:lnTo>
                                <a:pt x="60" y="10"/>
                              </a:lnTo>
                              <a:lnTo>
                                <a:pt x="52" y="8"/>
                              </a:lnTo>
                              <a:lnTo>
                                <a:pt x="52" y="8"/>
                              </a:lnTo>
                              <a:lnTo>
                                <a:pt x="22" y="8"/>
                              </a:lnTo>
                              <a:lnTo>
                                <a:pt x="22" y="48"/>
                              </a:lnTo>
                              <a:lnTo>
                                <a:pt x="50" y="48"/>
                              </a:lnTo>
                              <a:lnTo>
                                <a:pt x="50" y="48"/>
                              </a:lnTo>
                              <a:lnTo>
                                <a:pt x="54" y="46"/>
                              </a:lnTo>
                              <a:lnTo>
                                <a:pt x="56" y="44"/>
                              </a:lnTo>
                              <a:lnTo>
                                <a:pt x="56" y="62"/>
                              </a:lnTo>
                              <a:lnTo>
                                <a:pt x="56" y="62"/>
                              </a:lnTo>
                              <a:lnTo>
                                <a:pt x="54" y="58"/>
                              </a:lnTo>
                              <a:lnTo>
                                <a:pt x="50" y="58"/>
                              </a:lnTo>
                              <a:lnTo>
                                <a:pt x="22" y="58"/>
                              </a:lnTo>
                              <a:lnTo>
                                <a:pt x="22" y="108"/>
                              </a:lnTo>
                              <a:lnTo>
                                <a:pt x="22" y="108"/>
                              </a:lnTo>
                              <a:lnTo>
                                <a:pt x="42" y="110"/>
                              </a:lnTo>
                              <a:lnTo>
                                <a:pt x="42" y="110"/>
                              </a:lnTo>
                              <a:lnTo>
                                <a:pt x="54" y="110"/>
                              </a:lnTo>
                              <a:lnTo>
                                <a:pt x="62" y="108"/>
                              </a:lnTo>
                              <a:lnTo>
                                <a:pt x="68" y="104"/>
                              </a:lnTo>
                              <a:lnTo>
                                <a:pt x="74" y="98"/>
                              </a:lnTo>
                              <a:lnTo>
                                <a:pt x="70" y="118"/>
                              </a:lnTo>
                              <a:lnTo>
                                <a:pt x="0" y="118"/>
                              </a:lnTo>
                              <a:lnTo>
                                <a:pt x="0" y="118"/>
                              </a:lnTo>
                              <a:lnTo>
                                <a:pt x="4" y="116"/>
                              </a:lnTo>
                              <a:lnTo>
                                <a:pt x="6" y="110"/>
                              </a:lnTo>
                              <a:lnTo>
                                <a:pt x="6" y="8"/>
                              </a:lnTo>
                              <a:lnTo>
                                <a:pt x="6" y="8"/>
                              </a:lnTo>
                              <a:lnTo>
                                <a:pt x="4" y="2"/>
                              </a:lnTo>
                              <a:lnTo>
                                <a:pt x="0" y="0"/>
                              </a:lnTo>
                              <a:lnTo>
                                <a:pt x="66" y="0"/>
                              </a:lnTo>
                              <a:lnTo>
                                <a:pt x="66" y="16"/>
                              </a:lnTo>
                              <a:lnTo>
                                <a:pt x="66" y="16"/>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s:wsp>
                      <wps:cNvPr id="99" name="Freeform 99"/>
                      <wps:cNvSpPr>
                        <a:spLocks noEditPoints="1"/>
                      </wps:cNvSpPr>
                      <wps:spPr bwMode="auto">
                        <a:xfrm>
                          <a:off x="1350" y="2"/>
                          <a:ext cx="102" cy="118"/>
                        </a:xfrm>
                        <a:custGeom>
                          <a:avLst/>
                          <a:gdLst>
                            <a:gd name="T0" fmla="*/ 48 w 102"/>
                            <a:gd name="T1" fmla="*/ 58 h 118"/>
                            <a:gd name="T2" fmla="*/ 60 w 102"/>
                            <a:gd name="T3" fmla="*/ 64 h 118"/>
                            <a:gd name="T4" fmla="*/ 66 w 102"/>
                            <a:gd name="T5" fmla="*/ 72 h 118"/>
                            <a:gd name="T6" fmla="*/ 84 w 102"/>
                            <a:gd name="T7" fmla="*/ 102 h 118"/>
                            <a:gd name="T8" fmla="*/ 92 w 102"/>
                            <a:gd name="T9" fmla="*/ 112 h 118"/>
                            <a:gd name="T10" fmla="*/ 102 w 102"/>
                            <a:gd name="T11" fmla="*/ 118 h 118"/>
                            <a:gd name="T12" fmla="*/ 84 w 102"/>
                            <a:gd name="T13" fmla="*/ 118 h 118"/>
                            <a:gd name="T14" fmla="*/ 76 w 102"/>
                            <a:gd name="T15" fmla="*/ 116 h 118"/>
                            <a:gd name="T16" fmla="*/ 70 w 102"/>
                            <a:gd name="T17" fmla="*/ 110 h 118"/>
                            <a:gd name="T18" fmla="*/ 50 w 102"/>
                            <a:gd name="T19" fmla="*/ 78 h 118"/>
                            <a:gd name="T20" fmla="*/ 38 w 102"/>
                            <a:gd name="T21" fmla="*/ 64 h 118"/>
                            <a:gd name="T22" fmla="*/ 32 w 102"/>
                            <a:gd name="T23" fmla="*/ 64 h 118"/>
                            <a:gd name="T24" fmla="*/ 22 w 102"/>
                            <a:gd name="T25" fmla="*/ 110 h 118"/>
                            <a:gd name="T26" fmla="*/ 24 w 102"/>
                            <a:gd name="T27" fmla="*/ 116 h 118"/>
                            <a:gd name="T28" fmla="*/ 0 w 102"/>
                            <a:gd name="T29" fmla="*/ 118 h 118"/>
                            <a:gd name="T30" fmla="*/ 4 w 102"/>
                            <a:gd name="T31" fmla="*/ 116 h 118"/>
                            <a:gd name="T32" fmla="*/ 6 w 102"/>
                            <a:gd name="T33" fmla="*/ 8 h 118"/>
                            <a:gd name="T34" fmla="*/ 4 w 102"/>
                            <a:gd name="T35" fmla="*/ 2 h 118"/>
                            <a:gd name="T36" fmla="*/ 34 w 102"/>
                            <a:gd name="T37" fmla="*/ 0 h 118"/>
                            <a:gd name="T38" fmla="*/ 46 w 102"/>
                            <a:gd name="T39" fmla="*/ 0 h 118"/>
                            <a:gd name="T40" fmla="*/ 62 w 102"/>
                            <a:gd name="T41" fmla="*/ 6 h 118"/>
                            <a:gd name="T42" fmla="*/ 72 w 102"/>
                            <a:gd name="T43" fmla="*/ 14 h 118"/>
                            <a:gd name="T44" fmla="*/ 76 w 102"/>
                            <a:gd name="T45" fmla="*/ 28 h 118"/>
                            <a:gd name="T46" fmla="*/ 76 w 102"/>
                            <a:gd name="T47" fmla="*/ 36 h 118"/>
                            <a:gd name="T48" fmla="*/ 70 w 102"/>
                            <a:gd name="T49" fmla="*/ 46 h 118"/>
                            <a:gd name="T50" fmla="*/ 58 w 102"/>
                            <a:gd name="T51" fmla="*/ 56 h 118"/>
                            <a:gd name="T52" fmla="*/ 48 w 102"/>
                            <a:gd name="T53" fmla="*/ 58 h 118"/>
                            <a:gd name="T54" fmla="*/ 22 w 102"/>
                            <a:gd name="T55" fmla="*/ 54 h 118"/>
                            <a:gd name="T56" fmla="*/ 32 w 102"/>
                            <a:gd name="T57" fmla="*/ 54 h 118"/>
                            <a:gd name="T58" fmla="*/ 42 w 102"/>
                            <a:gd name="T59" fmla="*/ 54 h 118"/>
                            <a:gd name="T60" fmla="*/ 54 w 102"/>
                            <a:gd name="T61" fmla="*/ 46 h 118"/>
                            <a:gd name="T62" fmla="*/ 58 w 102"/>
                            <a:gd name="T63" fmla="*/ 36 h 118"/>
                            <a:gd name="T64" fmla="*/ 58 w 102"/>
                            <a:gd name="T65" fmla="*/ 30 h 118"/>
                            <a:gd name="T66" fmla="*/ 54 w 102"/>
                            <a:gd name="T67" fmla="*/ 14 h 118"/>
                            <a:gd name="T68" fmla="*/ 42 w 102"/>
                            <a:gd name="T69" fmla="*/ 8 h 118"/>
                            <a:gd name="T70" fmla="*/ 34 w 102"/>
                            <a:gd name="T71" fmla="*/ 6 h 118"/>
                            <a:gd name="T72" fmla="*/ 22 w 102"/>
                            <a:gd name="T73" fmla="*/ 8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102" h="118">
                              <a:moveTo>
                                <a:pt x="48" y="58"/>
                              </a:moveTo>
                              <a:lnTo>
                                <a:pt x="48" y="58"/>
                              </a:lnTo>
                              <a:lnTo>
                                <a:pt x="54" y="60"/>
                              </a:lnTo>
                              <a:lnTo>
                                <a:pt x="60" y="64"/>
                              </a:lnTo>
                              <a:lnTo>
                                <a:pt x="66" y="72"/>
                              </a:lnTo>
                              <a:lnTo>
                                <a:pt x="66" y="72"/>
                              </a:lnTo>
                              <a:lnTo>
                                <a:pt x="76" y="88"/>
                              </a:lnTo>
                              <a:lnTo>
                                <a:pt x="84" y="102"/>
                              </a:lnTo>
                              <a:lnTo>
                                <a:pt x="92" y="112"/>
                              </a:lnTo>
                              <a:lnTo>
                                <a:pt x="92" y="112"/>
                              </a:lnTo>
                              <a:lnTo>
                                <a:pt x="98" y="116"/>
                              </a:lnTo>
                              <a:lnTo>
                                <a:pt x="102" y="118"/>
                              </a:lnTo>
                              <a:lnTo>
                                <a:pt x="84" y="118"/>
                              </a:lnTo>
                              <a:lnTo>
                                <a:pt x="84" y="118"/>
                              </a:lnTo>
                              <a:lnTo>
                                <a:pt x="80" y="118"/>
                              </a:lnTo>
                              <a:lnTo>
                                <a:pt x="76" y="116"/>
                              </a:lnTo>
                              <a:lnTo>
                                <a:pt x="70" y="110"/>
                              </a:lnTo>
                              <a:lnTo>
                                <a:pt x="70" y="110"/>
                              </a:lnTo>
                              <a:lnTo>
                                <a:pt x="50" y="78"/>
                              </a:lnTo>
                              <a:lnTo>
                                <a:pt x="50" y="78"/>
                              </a:lnTo>
                              <a:lnTo>
                                <a:pt x="42" y="68"/>
                              </a:lnTo>
                              <a:lnTo>
                                <a:pt x="38" y="64"/>
                              </a:lnTo>
                              <a:lnTo>
                                <a:pt x="32" y="64"/>
                              </a:lnTo>
                              <a:lnTo>
                                <a:pt x="32" y="64"/>
                              </a:lnTo>
                              <a:lnTo>
                                <a:pt x="22" y="64"/>
                              </a:lnTo>
                              <a:lnTo>
                                <a:pt x="22" y="110"/>
                              </a:lnTo>
                              <a:lnTo>
                                <a:pt x="22" y="110"/>
                              </a:lnTo>
                              <a:lnTo>
                                <a:pt x="24" y="116"/>
                              </a:lnTo>
                              <a:lnTo>
                                <a:pt x="26" y="118"/>
                              </a:lnTo>
                              <a:lnTo>
                                <a:pt x="0" y="118"/>
                              </a:lnTo>
                              <a:lnTo>
                                <a:pt x="0" y="118"/>
                              </a:lnTo>
                              <a:lnTo>
                                <a:pt x="4" y="116"/>
                              </a:lnTo>
                              <a:lnTo>
                                <a:pt x="6" y="110"/>
                              </a:lnTo>
                              <a:lnTo>
                                <a:pt x="6" y="8"/>
                              </a:lnTo>
                              <a:lnTo>
                                <a:pt x="6" y="8"/>
                              </a:lnTo>
                              <a:lnTo>
                                <a:pt x="4" y="2"/>
                              </a:lnTo>
                              <a:lnTo>
                                <a:pt x="0" y="0"/>
                              </a:lnTo>
                              <a:lnTo>
                                <a:pt x="34" y="0"/>
                              </a:lnTo>
                              <a:lnTo>
                                <a:pt x="34" y="0"/>
                              </a:lnTo>
                              <a:lnTo>
                                <a:pt x="46" y="0"/>
                              </a:lnTo>
                              <a:lnTo>
                                <a:pt x="54" y="2"/>
                              </a:lnTo>
                              <a:lnTo>
                                <a:pt x="62" y="6"/>
                              </a:lnTo>
                              <a:lnTo>
                                <a:pt x="68" y="10"/>
                              </a:lnTo>
                              <a:lnTo>
                                <a:pt x="72" y="14"/>
                              </a:lnTo>
                              <a:lnTo>
                                <a:pt x="74" y="20"/>
                              </a:lnTo>
                              <a:lnTo>
                                <a:pt x="76" y="28"/>
                              </a:lnTo>
                              <a:lnTo>
                                <a:pt x="76" y="28"/>
                              </a:lnTo>
                              <a:lnTo>
                                <a:pt x="76" y="36"/>
                              </a:lnTo>
                              <a:lnTo>
                                <a:pt x="74" y="42"/>
                              </a:lnTo>
                              <a:lnTo>
                                <a:pt x="70" y="46"/>
                              </a:lnTo>
                              <a:lnTo>
                                <a:pt x="66" y="50"/>
                              </a:lnTo>
                              <a:lnTo>
                                <a:pt x="58" y="56"/>
                              </a:lnTo>
                              <a:lnTo>
                                <a:pt x="48" y="58"/>
                              </a:lnTo>
                              <a:lnTo>
                                <a:pt x="48" y="58"/>
                              </a:lnTo>
                              <a:close/>
                              <a:moveTo>
                                <a:pt x="22" y="8"/>
                              </a:moveTo>
                              <a:lnTo>
                                <a:pt x="22" y="54"/>
                              </a:lnTo>
                              <a:lnTo>
                                <a:pt x="22" y="54"/>
                              </a:lnTo>
                              <a:lnTo>
                                <a:pt x="32" y="54"/>
                              </a:lnTo>
                              <a:lnTo>
                                <a:pt x="32" y="54"/>
                              </a:lnTo>
                              <a:lnTo>
                                <a:pt x="42" y="54"/>
                              </a:lnTo>
                              <a:lnTo>
                                <a:pt x="50" y="48"/>
                              </a:lnTo>
                              <a:lnTo>
                                <a:pt x="54" y="46"/>
                              </a:lnTo>
                              <a:lnTo>
                                <a:pt x="56" y="40"/>
                              </a:lnTo>
                              <a:lnTo>
                                <a:pt x="58" y="36"/>
                              </a:lnTo>
                              <a:lnTo>
                                <a:pt x="58" y="30"/>
                              </a:lnTo>
                              <a:lnTo>
                                <a:pt x="58" y="30"/>
                              </a:lnTo>
                              <a:lnTo>
                                <a:pt x="58" y="22"/>
                              </a:lnTo>
                              <a:lnTo>
                                <a:pt x="54" y="14"/>
                              </a:lnTo>
                              <a:lnTo>
                                <a:pt x="46" y="8"/>
                              </a:lnTo>
                              <a:lnTo>
                                <a:pt x="42" y="8"/>
                              </a:lnTo>
                              <a:lnTo>
                                <a:pt x="34" y="6"/>
                              </a:lnTo>
                              <a:lnTo>
                                <a:pt x="34" y="6"/>
                              </a:lnTo>
                              <a:lnTo>
                                <a:pt x="22" y="8"/>
                              </a:lnTo>
                              <a:lnTo>
                                <a:pt x="22" y="8"/>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s:wsp>
                      <wps:cNvPr id="100" name="Freeform 100"/>
                      <wps:cNvSpPr>
                        <a:spLocks/>
                      </wps:cNvSpPr>
                      <wps:spPr bwMode="auto">
                        <a:xfrm>
                          <a:off x="1452" y="0"/>
                          <a:ext cx="72" cy="122"/>
                        </a:xfrm>
                        <a:custGeom>
                          <a:avLst/>
                          <a:gdLst>
                            <a:gd name="T0" fmla="*/ 72 w 72"/>
                            <a:gd name="T1" fmla="*/ 86 h 122"/>
                            <a:gd name="T2" fmla="*/ 68 w 72"/>
                            <a:gd name="T3" fmla="*/ 100 h 122"/>
                            <a:gd name="T4" fmla="*/ 60 w 72"/>
                            <a:gd name="T5" fmla="*/ 112 h 122"/>
                            <a:gd name="T6" fmla="*/ 48 w 72"/>
                            <a:gd name="T7" fmla="*/ 120 h 122"/>
                            <a:gd name="T8" fmla="*/ 34 w 72"/>
                            <a:gd name="T9" fmla="*/ 122 h 122"/>
                            <a:gd name="T10" fmla="*/ 24 w 72"/>
                            <a:gd name="T11" fmla="*/ 120 h 122"/>
                            <a:gd name="T12" fmla="*/ 2 w 72"/>
                            <a:gd name="T13" fmla="*/ 112 h 122"/>
                            <a:gd name="T14" fmla="*/ 0 w 72"/>
                            <a:gd name="T15" fmla="*/ 86 h 122"/>
                            <a:gd name="T16" fmla="*/ 10 w 72"/>
                            <a:gd name="T17" fmla="*/ 104 h 122"/>
                            <a:gd name="T18" fmla="*/ 26 w 72"/>
                            <a:gd name="T19" fmla="*/ 114 h 122"/>
                            <a:gd name="T20" fmla="*/ 32 w 72"/>
                            <a:gd name="T21" fmla="*/ 114 h 122"/>
                            <a:gd name="T22" fmla="*/ 44 w 72"/>
                            <a:gd name="T23" fmla="*/ 112 h 122"/>
                            <a:gd name="T24" fmla="*/ 52 w 72"/>
                            <a:gd name="T25" fmla="*/ 106 h 122"/>
                            <a:gd name="T26" fmla="*/ 56 w 72"/>
                            <a:gd name="T27" fmla="*/ 92 h 122"/>
                            <a:gd name="T28" fmla="*/ 56 w 72"/>
                            <a:gd name="T29" fmla="*/ 86 h 122"/>
                            <a:gd name="T30" fmla="*/ 48 w 72"/>
                            <a:gd name="T31" fmla="*/ 74 h 122"/>
                            <a:gd name="T32" fmla="*/ 26 w 72"/>
                            <a:gd name="T33" fmla="*/ 62 h 122"/>
                            <a:gd name="T34" fmla="*/ 16 w 72"/>
                            <a:gd name="T35" fmla="*/ 56 h 122"/>
                            <a:gd name="T36" fmla="*/ 2 w 72"/>
                            <a:gd name="T37" fmla="*/ 40 h 122"/>
                            <a:gd name="T38" fmla="*/ 2 w 72"/>
                            <a:gd name="T39" fmla="*/ 30 h 122"/>
                            <a:gd name="T40" fmla="*/ 4 w 72"/>
                            <a:gd name="T41" fmla="*/ 18 h 122"/>
                            <a:gd name="T42" fmla="*/ 14 w 72"/>
                            <a:gd name="T43" fmla="*/ 8 h 122"/>
                            <a:gd name="T44" fmla="*/ 38 w 72"/>
                            <a:gd name="T45" fmla="*/ 0 h 122"/>
                            <a:gd name="T46" fmla="*/ 50 w 72"/>
                            <a:gd name="T47" fmla="*/ 2 h 122"/>
                            <a:gd name="T48" fmla="*/ 62 w 72"/>
                            <a:gd name="T49" fmla="*/ 6 h 122"/>
                            <a:gd name="T50" fmla="*/ 64 w 72"/>
                            <a:gd name="T51" fmla="*/ 30 h 122"/>
                            <a:gd name="T52" fmla="*/ 54 w 72"/>
                            <a:gd name="T53" fmla="*/ 16 h 122"/>
                            <a:gd name="T54" fmla="*/ 40 w 72"/>
                            <a:gd name="T55" fmla="*/ 8 h 122"/>
                            <a:gd name="T56" fmla="*/ 34 w 72"/>
                            <a:gd name="T57" fmla="*/ 8 h 122"/>
                            <a:gd name="T58" fmla="*/ 20 w 72"/>
                            <a:gd name="T59" fmla="*/ 14 h 122"/>
                            <a:gd name="T60" fmla="*/ 16 w 72"/>
                            <a:gd name="T61" fmla="*/ 26 h 122"/>
                            <a:gd name="T62" fmla="*/ 16 w 72"/>
                            <a:gd name="T63" fmla="*/ 32 h 122"/>
                            <a:gd name="T64" fmla="*/ 28 w 72"/>
                            <a:gd name="T65" fmla="*/ 44 h 122"/>
                            <a:gd name="T66" fmla="*/ 40 w 72"/>
                            <a:gd name="T67" fmla="*/ 48 h 122"/>
                            <a:gd name="T68" fmla="*/ 62 w 72"/>
                            <a:gd name="T69" fmla="*/ 62 h 122"/>
                            <a:gd name="T70" fmla="*/ 70 w 72"/>
                            <a:gd name="T71" fmla="*/ 72 h 122"/>
                            <a:gd name="T72" fmla="*/ 72 w 72"/>
                            <a:gd name="T73" fmla="*/ 86 h 1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72" h="122">
                              <a:moveTo>
                                <a:pt x="72" y="86"/>
                              </a:moveTo>
                              <a:lnTo>
                                <a:pt x="72" y="86"/>
                              </a:lnTo>
                              <a:lnTo>
                                <a:pt x="72" y="94"/>
                              </a:lnTo>
                              <a:lnTo>
                                <a:pt x="68" y="100"/>
                              </a:lnTo>
                              <a:lnTo>
                                <a:pt x="64" y="106"/>
                              </a:lnTo>
                              <a:lnTo>
                                <a:pt x="60" y="112"/>
                              </a:lnTo>
                              <a:lnTo>
                                <a:pt x="54" y="116"/>
                              </a:lnTo>
                              <a:lnTo>
                                <a:pt x="48" y="120"/>
                              </a:lnTo>
                              <a:lnTo>
                                <a:pt x="40" y="122"/>
                              </a:lnTo>
                              <a:lnTo>
                                <a:pt x="34" y="122"/>
                              </a:lnTo>
                              <a:lnTo>
                                <a:pt x="34" y="122"/>
                              </a:lnTo>
                              <a:lnTo>
                                <a:pt x="24" y="120"/>
                              </a:lnTo>
                              <a:lnTo>
                                <a:pt x="14" y="118"/>
                              </a:lnTo>
                              <a:lnTo>
                                <a:pt x="2" y="112"/>
                              </a:lnTo>
                              <a:lnTo>
                                <a:pt x="0" y="86"/>
                              </a:lnTo>
                              <a:lnTo>
                                <a:pt x="0" y="86"/>
                              </a:lnTo>
                              <a:lnTo>
                                <a:pt x="4" y="96"/>
                              </a:lnTo>
                              <a:lnTo>
                                <a:pt x="10" y="104"/>
                              </a:lnTo>
                              <a:lnTo>
                                <a:pt x="20" y="112"/>
                              </a:lnTo>
                              <a:lnTo>
                                <a:pt x="26" y="114"/>
                              </a:lnTo>
                              <a:lnTo>
                                <a:pt x="32" y="114"/>
                              </a:lnTo>
                              <a:lnTo>
                                <a:pt x="32" y="114"/>
                              </a:lnTo>
                              <a:lnTo>
                                <a:pt x="38" y="114"/>
                              </a:lnTo>
                              <a:lnTo>
                                <a:pt x="44" y="112"/>
                              </a:lnTo>
                              <a:lnTo>
                                <a:pt x="48" y="110"/>
                              </a:lnTo>
                              <a:lnTo>
                                <a:pt x="52" y="106"/>
                              </a:lnTo>
                              <a:lnTo>
                                <a:pt x="56" y="98"/>
                              </a:lnTo>
                              <a:lnTo>
                                <a:pt x="56" y="92"/>
                              </a:lnTo>
                              <a:lnTo>
                                <a:pt x="56" y="92"/>
                              </a:lnTo>
                              <a:lnTo>
                                <a:pt x="56" y="86"/>
                              </a:lnTo>
                              <a:lnTo>
                                <a:pt x="54" y="80"/>
                              </a:lnTo>
                              <a:lnTo>
                                <a:pt x="48" y="74"/>
                              </a:lnTo>
                              <a:lnTo>
                                <a:pt x="38" y="68"/>
                              </a:lnTo>
                              <a:lnTo>
                                <a:pt x="26" y="62"/>
                              </a:lnTo>
                              <a:lnTo>
                                <a:pt x="26" y="62"/>
                              </a:lnTo>
                              <a:lnTo>
                                <a:pt x="16" y="56"/>
                              </a:lnTo>
                              <a:lnTo>
                                <a:pt x="8" y="48"/>
                              </a:lnTo>
                              <a:lnTo>
                                <a:pt x="2" y="40"/>
                              </a:lnTo>
                              <a:lnTo>
                                <a:pt x="2" y="30"/>
                              </a:lnTo>
                              <a:lnTo>
                                <a:pt x="2" y="30"/>
                              </a:lnTo>
                              <a:lnTo>
                                <a:pt x="2" y="24"/>
                              </a:lnTo>
                              <a:lnTo>
                                <a:pt x="4" y="18"/>
                              </a:lnTo>
                              <a:lnTo>
                                <a:pt x="8" y="12"/>
                              </a:lnTo>
                              <a:lnTo>
                                <a:pt x="14" y="8"/>
                              </a:lnTo>
                              <a:lnTo>
                                <a:pt x="24" y="2"/>
                              </a:lnTo>
                              <a:lnTo>
                                <a:pt x="38" y="0"/>
                              </a:lnTo>
                              <a:lnTo>
                                <a:pt x="38" y="0"/>
                              </a:lnTo>
                              <a:lnTo>
                                <a:pt x="50" y="2"/>
                              </a:lnTo>
                              <a:lnTo>
                                <a:pt x="56" y="4"/>
                              </a:lnTo>
                              <a:lnTo>
                                <a:pt x="62" y="6"/>
                              </a:lnTo>
                              <a:lnTo>
                                <a:pt x="64" y="30"/>
                              </a:lnTo>
                              <a:lnTo>
                                <a:pt x="64" y="30"/>
                              </a:lnTo>
                              <a:lnTo>
                                <a:pt x="60" y="22"/>
                              </a:lnTo>
                              <a:lnTo>
                                <a:pt x="54" y="16"/>
                              </a:lnTo>
                              <a:lnTo>
                                <a:pt x="46" y="10"/>
                              </a:lnTo>
                              <a:lnTo>
                                <a:pt x="40" y="8"/>
                              </a:lnTo>
                              <a:lnTo>
                                <a:pt x="34" y="8"/>
                              </a:lnTo>
                              <a:lnTo>
                                <a:pt x="34" y="8"/>
                              </a:lnTo>
                              <a:lnTo>
                                <a:pt x="26" y="8"/>
                              </a:lnTo>
                              <a:lnTo>
                                <a:pt x="20" y="14"/>
                              </a:lnTo>
                              <a:lnTo>
                                <a:pt x="16" y="20"/>
                              </a:lnTo>
                              <a:lnTo>
                                <a:pt x="16" y="26"/>
                              </a:lnTo>
                              <a:lnTo>
                                <a:pt x="16" y="26"/>
                              </a:lnTo>
                              <a:lnTo>
                                <a:pt x="16" y="32"/>
                              </a:lnTo>
                              <a:lnTo>
                                <a:pt x="22" y="38"/>
                              </a:lnTo>
                              <a:lnTo>
                                <a:pt x="28" y="44"/>
                              </a:lnTo>
                              <a:lnTo>
                                <a:pt x="40" y="48"/>
                              </a:lnTo>
                              <a:lnTo>
                                <a:pt x="40" y="48"/>
                              </a:lnTo>
                              <a:lnTo>
                                <a:pt x="52" y="54"/>
                              </a:lnTo>
                              <a:lnTo>
                                <a:pt x="62" y="62"/>
                              </a:lnTo>
                              <a:lnTo>
                                <a:pt x="66" y="66"/>
                              </a:lnTo>
                              <a:lnTo>
                                <a:pt x="70" y="72"/>
                              </a:lnTo>
                              <a:lnTo>
                                <a:pt x="72" y="78"/>
                              </a:lnTo>
                              <a:lnTo>
                                <a:pt x="72" y="86"/>
                              </a:lnTo>
                              <a:lnTo>
                                <a:pt x="72" y="86"/>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s:wsp>
                      <wps:cNvPr id="101" name="Freeform 101"/>
                      <wps:cNvSpPr>
                        <a:spLocks/>
                      </wps:cNvSpPr>
                      <wps:spPr bwMode="auto">
                        <a:xfrm>
                          <a:off x="1536" y="2"/>
                          <a:ext cx="26" cy="118"/>
                        </a:xfrm>
                        <a:custGeom>
                          <a:avLst/>
                          <a:gdLst>
                            <a:gd name="T0" fmla="*/ 26 w 26"/>
                            <a:gd name="T1" fmla="*/ 0 h 118"/>
                            <a:gd name="T2" fmla="*/ 26 w 26"/>
                            <a:gd name="T3" fmla="*/ 0 h 118"/>
                            <a:gd name="T4" fmla="*/ 22 w 26"/>
                            <a:gd name="T5" fmla="*/ 2 h 118"/>
                            <a:gd name="T6" fmla="*/ 20 w 26"/>
                            <a:gd name="T7" fmla="*/ 8 h 118"/>
                            <a:gd name="T8" fmla="*/ 20 w 26"/>
                            <a:gd name="T9" fmla="*/ 110 h 118"/>
                            <a:gd name="T10" fmla="*/ 20 w 26"/>
                            <a:gd name="T11" fmla="*/ 110 h 118"/>
                            <a:gd name="T12" fmla="*/ 22 w 26"/>
                            <a:gd name="T13" fmla="*/ 116 h 118"/>
                            <a:gd name="T14" fmla="*/ 26 w 26"/>
                            <a:gd name="T15" fmla="*/ 118 h 118"/>
                            <a:gd name="T16" fmla="*/ 0 w 26"/>
                            <a:gd name="T17" fmla="*/ 118 h 118"/>
                            <a:gd name="T18" fmla="*/ 0 w 26"/>
                            <a:gd name="T19" fmla="*/ 118 h 118"/>
                            <a:gd name="T20" fmla="*/ 2 w 26"/>
                            <a:gd name="T21" fmla="*/ 116 h 118"/>
                            <a:gd name="T22" fmla="*/ 4 w 26"/>
                            <a:gd name="T23" fmla="*/ 110 h 118"/>
                            <a:gd name="T24" fmla="*/ 4 w 26"/>
                            <a:gd name="T25" fmla="*/ 8 h 118"/>
                            <a:gd name="T26" fmla="*/ 4 w 26"/>
                            <a:gd name="T27" fmla="*/ 8 h 118"/>
                            <a:gd name="T28" fmla="*/ 2 w 26"/>
                            <a:gd name="T29" fmla="*/ 2 h 118"/>
                            <a:gd name="T30" fmla="*/ 0 w 26"/>
                            <a:gd name="T31" fmla="*/ 0 h 118"/>
                            <a:gd name="T32" fmla="*/ 26 w 26"/>
                            <a:gd name="T33" fmla="*/ 0 h 118"/>
                            <a:gd name="T34" fmla="*/ 26 w 26"/>
                            <a:gd name="T35"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26" h="118">
                              <a:moveTo>
                                <a:pt x="26" y="0"/>
                              </a:moveTo>
                              <a:lnTo>
                                <a:pt x="26" y="0"/>
                              </a:lnTo>
                              <a:lnTo>
                                <a:pt x="22" y="2"/>
                              </a:lnTo>
                              <a:lnTo>
                                <a:pt x="20" y="8"/>
                              </a:lnTo>
                              <a:lnTo>
                                <a:pt x="20" y="110"/>
                              </a:lnTo>
                              <a:lnTo>
                                <a:pt x="20" y="110"/>
                              </a:lnTo>
                              <a:lnTo>
                                <a:pt x="22" y="116"/>
                              </a:lnTo>
                              <a:lnTo>
                                <a:pt x="26" y="118"/>
                              </a:lnTo>
                              <a:lnTo>
                                <a:pt x="0" y="118"/>
                              </a:lnTo>
                              <a:lnTo>
                                <a:pt x="0" y="118"/>
                              </a:lnTo>
                              <a:lnTo>
                                <a:pt x="2" y="116"/>
                              </a:lnTo>
                              <a:lnTo>
                                <a:pt x="4" y="110"/>
                              </a:lnTo>
                              <a:lnTo>
                                <a:pt x="4" y="8"/>
                              </a:lnTo>
                              <a:lnTo>
                                <a:pt x="4" y="8"/>
                              </a:lnTo>
                              <a:lnTo>
                                <a:pt x="2" y="2"/>
                              </a:lnTo>
                              <a:lnTo>
                                <a:pt x="0" y="0"/>
                              </a:lnTo>
                              <a:lnTo>
                                <a:pt x="26" y="0"/>
                              </a:lnTo>
                              <a:lnTo>
                                <a:pt x="26" y="0"/>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s:wsp>
                      <wps:cNvPr id="102" name="Freeform 102"/>
                      <wps:cNvSpPr>
                        <a:spLocks/>
                      </wps:cNvSpPr>
                      <wps:spPr bwMode="auto">
                        <a:xfrm>
                          <a:off x="1570" y="2"/>
                          <a:ext cx="92" cy="118"/>
                        </a:xfrm>
                        <a:custGeom>
                          <a:avLst/>
                          <a:gdLst>
                            <a:gd name="T0" fmla="*/ 56 w 92"/>
                            <a:gd name="T1" fmla="*/ 8 h 118"/>
                            <a:gd name="T2" fmla="*/ 56 w 92"/>
                            <a:gd name="T3" fmla="*/ 110 h 118"/>
                            <a:gd name="T4" fmla="*/ 56 w 92"/>
                            <a:gd name="T5" fmla="*/ 110 h 118"/>
                            <a:gd name="T6" fmla="*/ 56 w 92"/>
                            <a:gd name="T7" fmla="*/ 116 h 118"/>
                            <a:gd name="T8" fmla="*/ 60 w 92"/>
                            <a:gd name="T9" fmla="*/ 118 h 118"/>
                            <a:gd name="T10" fmla="*/ 34 w 92"/>
                            <a:gd name="T11" fmla="*/ 118 h 118"/>
                            <a:gd name="T12" fmla="*/ 34 w 92"/>
                            <a:gd name="T13" fmla="*/ 118 h 118"/>
                            <a:gd name="T14" fmla="*/ 38 w 92"/>
                            <a:gd name="T15" fmla="*/ 116 h 118"/>
                            <a:gd name="T16" fmla="*/ 38 w 92"/>
                            <a:gd name="T17" fmla="*/ 110 h 118"/>
                            <a:gd name="T18" fmla="*/ 38 w 92"/>
                            <a:gd name="T19" fmla="*/ 8 h 118"/>
                            <a:gd name="T20" fmla="*/ 38 w 92"/>
                            <a:gd name="T21" fmla="*/ 8 h 118"/>
                            <a:gd name="T22" fmla="*/ 10 w 92"/>
                            <a:gd name="T23" fmla="*/ 10 h 118"/>
                            <a:gd name="T24" fmla="*/ 10 w 92"/>
                            <a:gd name="T25" fmla="*/ 10 h 118"/>
                            <a:gd name="T26" fmla="*/ 8 w 92"/>
                            <a:gd name="T27" fmla="*/ 10 h 118"/>
                            <a:gd name="T28" fmla="*/ 4 w 92"/>
                            <a:gd name="T29" fmla="*/ 12 h 118"/>
                            <a:gd name="T30" fmla="*/ 0 w 92"/>
                            <a:gd name="T31" fmla="*/ 16 h 118"/>
                            <a:gd name="T32" fmla="*/ 0 w 92"/>
                            <a:gd name="T33" fmla="*/ 0 h 118"/>
                            <a:gd name="T34" fmla="*/ 92 w 92"/>
                            <a:gd name="T35" fmla="*/ 0 h 118"/>
                            <a:gd name="T36" fmla="*/ 92 w 92"/>
                            <a:gd name="T37" fmla="*/ 16 h 118"/>
                            <a:gd name="T38" fmla="*/ 92 w 92"/>
                            <a:gd name="T39" fmla="*/ 16 h 118"/>
                            <a:gd name="T40" fmla="*/ 90 w 92"/>
                            <a:gd name="T41" fmla="*/ 12 h 118"/>
                            <a:gd name="T42" fmla="*/ 84 w 92"/>
                            <a:gd name="T43" fmla="*/ 10 h 118"/>
                            <a:gd name="T44" fmla="*/ 84 w 92"/>
                            <a:gd name="T45" fmla="*/ 10 h 118"/>
                            <a:gd name="T46" fmla="*/ 56 w 92"/>
                            <a:gd name="T47" fmla="*/ 8 h 118"/>
                            <a:gd name="T48" fmla="*/ 56 w 92"/>
                            <a:gd name="T49" fmla="*/ 8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2" h="118">
                              <a:moveTo>
                                <a:pt x="56" y="8"/>
                              </a:moveTo>
                              <a:lnTo>
                                <a:pt x="56" y="110"/>
                              </a:lnTo>
                              <a:lnTo>
                                <a:pt x="56" y="110"/>
                              </a:lnTo>
                              <a:lnTo>
                                <a:pt x="56" y="116"/>
                              </a:lnTo>
                              <a:lnTo>
                                <a:pt x="60" y="118"/>
                              </a:lnTo>
                              <a:lnTo>
                                <a:pt x="34" y="118"/>
                              </a:lnTo>
                              <a:lnTo>
                                <a:pt x="34" y="118"/>
                              </a:lnTo>
                              <a:lnTo>
                                <a:pt x="38" y="116"/>
                              </a:lnTo>
                              <a:lnTo>
                                <a:pt x="38" y="110"/>
                              </a:lnTo>
                              <a:lnTo>
                                <a:pt x="38" y="8"/>
                              </a:lnTo>
                              <a:lnTo>
                                <a:pt x="38" y="8"/>
                              </a:lnTo>
                              <a:lnTo>
                                <a:pt x="10" y="10"/>
                              </a:lnTo>
                              <a:lnTo>
                                <a:pt x="10" y="10"/>
                              </a:lnTo>
                              <a:lnTo>
                                <a:pt x="8" y="10"/>
                              </a:lnTo>
                              <a:lnTo>
                                <a:pt x="4" y="12"/>
                              </a:lnTo>
                              <a:lnTo>
                                <a:pt x="0" y="16"/>
                              </a:lnTo>
                              <a:lnTo>
                                <a:pt x="0" y="0"/>
                              </a:lnTo>
                              <a:lnTo>
                                <a:pt x="92" y="0"/>
                              </a:lnTo>
                              <a:lnTo>
                                <a:pt x="92" y="16"/>
                              </a:lnTo>
                              <a:lnTo>
                                <a:pt x="92" y="16"/>
                              </a:lnTo>
                              <a:lnTo>
                                <a:pt x="90" y="12"/>
                              </a:lnTo>
                              <a:lnTo>
                                <a:pt x="84" y="10"/>
                              </a:lnTo>
                              <a:lnTo>
                                <a:pt x="84" y="10"/>
                              </a:lnTo>
                              <a:lnTo>
                                <a:pt x="56" y="8"/>
                              </a:lnTo>
                              <a:lnTo>
                                <a:pt x="56" y="8"/>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s:wsp>
                      <wps:cNvPr id="103" name="Freeform 103"/>
                      <wps:cNvSpPr>
                        <a:spLocks/>
                      </wps:cNvSpPr>
                      <wps:spPr bwMode="auto">
                        <a:xfrm>
                          <a:off x="1666" y="2"/>
                          <a:ext cx="100" cy="118"/>
                        </a:xfrm>
                        <a:custGeom>
                          <a:avLst/>
                          <a:gdLst>
                            <a:gd name="T0" fmla="*/ 100 w 100"/>
                            <a:gd name="T1" fmla="*/ 0 h 118"/>
                            <a:gd name="T2" fmla="*/ 100 w 100"/>
                            <a:gd name="T3" fmla="*/ 0 h 118"/>
                            <a:gd name="T4" fmla="*/ 92 w 100"/>
                            <a:gd name="T5" fmla="*/ 4 h 118"/>
                            <a:gd name="T6" fmla="*/ 88 w 100"/>
                            <a:gd name="T7" fmla="*/ 10 h 118"/>
                            <a:gd name="T8" fmla="*/ 60 w 100"/>
                            <a:gd name="T9" fmla="*/ 62 h 118"/>
                            <a:gd name="T10" fmla="*/ 60 w 100"/>
                            <a:gd name="T11" fmla="*/ 110 h 118"/>
                            <a:gd name="T12" fmla="*/ 60 w 100"/>
                            <a:gd name="T13" fmla="*/ 110 h 118"/>
                            <a:gd name="T14" fmla="*/ 62 w 100"/>
                            <a:gd name="T15" fmla="*/ 116 h 118"/>
                            <a:gd name="T16" fmla="*/ 68 w 100"/>
                            <a:gd name="T17" fmla="*/ 118 h 118"/>
                            <a:gd name="T18" fmla="*/ 38 w 100"/>
                            <a:gd name="T19" fmla="*/ 118 h 118"/>
                            <a:gd name="T20" fmla="*/ 38 w 100"/>
                            <a:gd name="T21" fmla="*/ 118 h 118"/>
                            <a:gd name="T22" fmla="*/ 42 w 100"/>
                            <a:gd name="T23" fmla="*/ 116 h 118"/>
                            <a:gd name="T24" fmla="*/ 44 w 100"/>
                            <a:gd name="T25" fmla="*/ 114 h 118"/>
                            <a:gd name="T26" fmla="*/ 44 w 100"/>
                            <a:gd name="T27" fmla="*/ 110 h 118"/>
                            <a:gd name="T28" fmla="*/ 44 w 100"/>
                            <a:gd name="T29" fmla="*/ 62 h 118"/>
                            <a:gd name="T30" fmla="*/ 10 w 100"/>
                            <a:gd name="T31" fmla="*/ 8 h 118"/>
                            <a:gd name="T32" fmla="*/ 10 w 100"/>
                            <a:gd name="T33" fmla="*/ 8 h 118"/>
                            <a:gd name="T34" fmla="*/ 6 w 100"/>
                            <a:gd name="T35" fmla="*/ 4 h 118"/>
                            <a:gd name="T36" fmla="*/ 0 w 100"/>
                            <a:gd name="T37" fmla="*/ 0 h 118"/>
                            <a:gd name="T38" fmla="*/ 34 w 100"/>
                            <a:gd name="T39" fmla="*/ 0 h 118"/>
                            <a:gd name="T40" fmla="*/ 34 w 100"/>
                            <a:gd name="T41" fmla="*/ 0 h 118"/>
                            <a:gd name="T42" fmla="*/ 32 w 100"/>
                            <a:gd name="T43" fmla="*/ 0 h 118"/>
                            <a:gd name="T44" fmla="*/ 30 w 100"/>
                            <a:gd name="T45" fmla="*/ 2 h 118"/>
                            <a:gd name="T46" fmla="*/ 30 w 100"/>
                            <a:gd name="T47" fmla="*/ 6 h 118"/>
                            <a:gd name="T48" fmla="*/ 32 w 100"/>
                            <a:gd name="T49" fmla="*/ 10 h 118"/>
                            <a:gd name="T50" fmla="*/ 56 w 100"/>
                            <a:gd name="T51" fmla="*/ 54 h 118"/>
                            <a:gd name="T52" fmla="*/ 80 w 100"/>
                            <a:gd name="T53" fmla="*/ 8 h 118"/>
                            <a:gd name="T54" fmla="*/ 80 w 100"/>
                            <a:gd name="T55" fmla="*/ 8 h 118"/>
                            <a:gd name="T56" fmla="*/ 80 w 100"/>
                            <a:gd name="T57" fmla="*/ 4 h 118"/>
                            <a:gd name="T58" fmla="*/ 80 w 100"/>
                            <a:gd name="T59" fmla="*/ 2 h 118"/>
                            <a:gd name="T60" fmla="*/ 76 w 100"/>
                            <a:gd name="T61" fmla="*/ 0 h 118"/>
                            <a:gd name="T62" fmla="*/ 100 w 100"/>
                            <a:gd name="T63" fmla="*/ 0 h 118"/>
                            <a:gd name="T64" fmla="*/ 100 w 100"/>
                            <a:gd name="T65"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00" h="118">
                              <a:moveTo>
                                <a:pt x="100" y="0"/>
                              </a:moveTo>
                              <a:lnTo>
                                <a:pt x="100" y="0"/>
                              </a:lnTo>
                              <a:lnTo>
                                <a:pt x="92" y="4"/>
                              </a:lnTo>
                              <a:lnTo>
                                <a:pt x="88" y="10"/>
                              </a:lnTo>
                              <a:lnTo>
                                <a:pt x="60" y="62"/>
                              </a:lnTo>
                              <a:lnTo>
                                <a:pt x="60" y="110"/>
                              </a:lnTo>
                              <a:lnTo>
                                <a:pt x="60" y="110"/>
                              </a:lnTo>
                              <a:lnTo>
                                <a:pt x="62" y="116"/>
                              </a:lnTo>
                              <a:lnTo>
                                <a:pt x="68" y="118"/>
                              </a:lnTo>
                              <a:lnTo>
                                <a:pt x="38" y="118"/>
                              </a:lnTo>
                              <a:lnTo>
                                <a:pt x="38" y="118"/>
                              </a:lnTo>
                              <a:lnTo>
                                <a:pt x="42" y="116"/>
                              </a:lnTo>
                              <a:lnTo>
                                <a:pt x="44" y="114"/>
                              </a:lnTo>
                              <a:lnTo>
                                <a:pt x="44" y="110"/>
                              </a:lnTo>
                              <a:lnTo>
                                <a:pt x="44" y="62"/>
                              </a:lnTo>
                              <a:lnTo>
                                <a:pt x="10" y="8"/>
                              </a:lnTo>
                              <a:lnTo>
                                <a:pt x="10" y="8"/>
                              </a:lnTo>
                              <a:lnTo>
                                <a:pt x="6" y="4"/>
                              </a:lnTo>
                              <a:lnTo>
                                <a:pt x="0" y="0"/>
                              </a:lnTo>
                              <a:lnTo>
                                <a:pt x="34" y="0"/>
                              </a:lnTo>
                              <a:lnTo>
                                <a:pt x="34" y="0"/>
                              </a:lnTo>
                              <a:lnTo>
                                <a:pt x="32" y="0"/>
                              </a:lnTo>
                              <a:lnTo>
                                <a:pt x="30" y="2"/>
                              </a:lnTo>
                              <a:lnTo>
                                <a:pt x="30" y="6"/>
                              </a:lnTo>
                              <a:lnTo>
                                <a:pt x="32" y="10"/>
                              </a:lnTo>
                              <a:lnTo>
                                <a:pt x="56" y="54"/>
                              </a:lnTo>
                              <a:lnTo>
                                <a:pt x="80" y="8"/>
                              </a:lnTo>
                              <a:lnTo>
                                <a:pt x="80" y="8"/>
                              </a:lnTo>
                              <a:lnTo>
                                <a:pt x="80" y="4"/>
                              </a:lnTo>
                              <a:lnTo>
                                <a:pt x="80" y="2"/>
                              </a:lnTo>
                              <a:lnTo>
                                <a:pt x="76" y="0"/>
                              </a:lnTo>
                              <a:lnTo>
                                <a:pt x="100" y="0"/>
                              </a:lnTo>
                              <a:lnTo>
                                <a:pt x="100" y="0"/>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s:wsp>
                      <wps:cNvPr id="104" name="Freeform 104"/>
                      <wps:cNvSpPr>
                        <a:spLocks noEditPoints="1"/>
                      </wps:cNvSpPr>
                      <wps:spPr bwMode="auto">
                        <a:xfrm>
                          <a:off x="1818" y="0"/>
                          <a:ext cx="110" cy="122"/>
                        </a:xfrm>
                        <a:custGeom>
                          <a:avLst/>
                          <a:gdLst>
                            <a:gd name="T0" fmla="*/ 54 w 110"/>
                            <a:gd name="T1" fmla="*/ 122 h 122"/>
                            <a:gd name="T2" fmla="*/ 34 w 110"/>
                            <a:gd name="T3" fmla="*/ 116 h 122"/>
                            <a:gd name="T4" fmla="*/ 16 w 110"/>
                            <a:gd name="T5" fmla="*/ 104 h 122"/>
                            <a:gd name="T6" fmla="*/ 4 w 110"/>
                            <a:gd name="T7" fmla="*/ 84 h 122"/>
                            <a:gd name="T8" fmla="*/ 0 w 110"/>
                            <a:gd name="T9" fmla="*/ 60 h 122"/>
                            <a:gd name="T10" fmla="*/ 2 w 110"/>
                            <a:gd name="T11" fmla="*/ 48 h 122"/>
                            <a:gd name="T12" fmla="*/ 10 w 110"/>
                            <a:gd name="T13" fmla="*/ 28 h 122"/>
                            <a:gd name="T14" fmla="*/ 24 w 110"/>
                            <a:gd name="T15" fmla="*/ 10 h 122"/>
                            <a:gd name="T16" fmla="*/ 44 w 110"/>
                            <a:gd name="T17" fmla="*/ 2 h 122"/>
                            <a:gd name="T18" fmla="*/ 58 w 110"/>
                            <a:gd name="T19" fmla="*/ 0 h 122"/>
                            <a:gd name="T20" fmla="*/ 76 w 110"/>
                            <a:gd name="T21" fmla="*/ 4 h 122"/>
                            <a:gd name="T22" fmla="*/ 94 w 110"/>
                            <a:gd name="T23" fmla="*/ 16 h 122"/>
                            <a:gd name="T24" fmla="*/ 106 w 110"/>
                            <a:gd name="T25" fmla="*/ 36 h 122"/>
                            <a:gd name="T26" fmla="*/ 110 w 110"/>
                            <a:gd name="T27" fmla="*/ 62 h 122"/>
                            <a:gd name="T28" fmla="*/ 110 w 110"/>
                            <a:gd name="T29" fmla="*/ 76 h 122"/>
                            <a:gd name="T30" fmla="*/ 100 w 110"/>
                            <a:gd name="T31" fmla="*/ 98 h 122"/>
                            <a:gd name="T32" fmla="*/ 84 w 110"/>
                            <a:gd name="T33" fmla="*/ 114 h 122"/>
                            <a:gd name="T34" fmla="*/ 64 w 110"/>
                            <a:gd name="T35" fmla="*/ 122 h 122"/>
                            <a:gd name="T36" fmla="*/ 54 w 110"/>
                            <a:gd name="T37" fmla="*/ 122 h 122"/>
                            <a:gd name="T38" fmla="*/ 18 w 110"/>
                            <a:gd name="T39" fmla="*/ 58 h 122"/>
                            <a:gd name="T40" fmla="*/ 22 w 110"/>
                            <a:gd name="T41" fmla="*/ 84 h 122"/>
                            <a:gd name="T42" fmla="*/ 30 w 110"/>
                            <a:gd name="T43" fmla="*/ 100 h 122"/>
                            <a:gd name="T44" fmla="*/ 42 w 110"/>
                            <a:gd name="T45" fmla="*/ 110 h 122"/>
                            <a:gd name="T46" fmla="*/ 56 w 110"/>
                            <a:gd name="T47" fmla="*/ 114 h 122"/>
                            <a:gd name="T48" fmla="*/ 64 w 110"/>
                            <a:gd name="T49" fmla="*/ 112 h 122"/>
                            <a:gd name="T50" fmla="*/ 78 w 110"/>
                            <a:gd name="T51" fmla="*/ 106 h 122"/>
                            <a:gd name="T52" fmla="*/ 86 w 110"/>
                            <a:gd name="T53" fmla="*/ 92 h 122"/>
                            <a:gd name="T54" fmla="*/ 92 w 110"/>
                            <a:gd name="T55" fmla="*/ 74 h 122"/>
                            <a:gd name="T56" fmla="*/ 92 w 110"/>
                            <a:gd name="T57" fmla="*/ 62 h 122"/>
                            <a:gd name="T58" fmla="*/ 90 w 110"/>
                            <a:gd name="T59" fmla="*/ 40 h 122"/>
                            <a:gd name="T60" fmla="*/ 82 w 110"/>
                            <a:gd name="T61" fmla="*/ 22 h 122"/>
                            <a:gd name="T62" fmla="*/ 72 w 110"/>
                            <a:gd name="T63" fmla="*/ 12 h 122"/>
                            <a:gd name="T64" fmla="*/ 56 w 110"/>
                            <a:gd name="T65" fmla="*/ 8 h 122"/>
                            <a:gd name="T66" fmla="*/ 48 w 110"/>
                            <a:gd name="T67" fmla="*/ 8 h 122"/>
                            <a:gd name="T68" fmla="*/ 34 w 110"/>
                            <a:gd name="T69" fmla="*/ 16 h 122"/>
                            <a:gd name="T70" fmla="*/ 24 w 110"/>
                            <a:gd name="T71" fmla="*/ 28 h 122"/>
                            <a:gd name="T72" fmla="*/ 20 w 110"/>
                            <a:gd name="T73" fmla="*/ 46 h 122"/>
                            <a:gd name="T74" fmla="*/ 18 w 110"/>
                            <a:gd name="T75" fmla="*/ 58 h 1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110" h="122">
                              <a:moveTo>
                                <a:pt x="54" y="122"/>
                              </a:moveTo>
                              <a:lnTo>
                                <a:pt x="54" y="122"/>
                              </a:lnTo>
                              <a:lnTo>
                                <a:pt x="44" y="120"/>
                              </a:lnTo>
                              <a:lnTo>
                                <a:pt x="34" y="116"/>
                              </a:lnTo>
                              <a:lnTo>
                                <a:pt x="24" y="112"/>
                              </a:lnTo>
                              <a:lnTo>
                                <a:pt x="16" y="104"/>
                              </a:lnTo>
                              <a:lnTo>
                                <a:pt x="10" y="94"/>
                              </a:lnTo>
                              <a:lnTo>
                                <a:pt x="4" y="84"/>
                              </a:lnTo>
                              <a:lnTo>
                                <a:pt x="2" y="72"/>
                              </a:lnTo>
                              <a:lnTo>
                                <a:pt x="0" y="60"/>
                              </a:lnTo>
                              <a:lnTo>
                                <a:pt x="0" y="60"/>
                              </a:lnTo>
                              <a:lnTo>
                                <a:pt x="2" y="48"/>
                              </a:lnTo>
                              <a:lnTo>
                                <a:pt x="4" y="38"/>
                              </a:lnTo>
                              <a:lnTo>
                                <a:pt x="10" y="28"/>
                              </a:lnTo>
                              <a:lnTo>
                                <a:pt x="16" y="18"/>
                              </a:lnTo>
                              <a:lnTo>
                                <a:pt x="24" y="10"/>
                              </a:lnTo>
                              <a:lnTo>
                                <a:pt x="34" y="4"/>
                              </a:lnTo>
                              <a:lnTo>
                                <a:pt x="44" y="2"/>
                              </a:lnTo>
                              <a:lnTo>
                                <a:pt x="58" y="0"/>
                              </a:lnTo>
                              <a:lnTo>
                                <a:pt x="58" y="0"/>
                              </a:lnTo>
                              <a:lnTo>
                                <a:pt x="66" y="2"/>
                              </a:lnTo>
                              <a:lnTo>
                                <a:pt x="76" y="4"/>
                              </a:lnTo>
                              <a:lnTo>
                                <a:pt x="86" y="10"/>
                              </a:lnTo>
                              <a:lnTo>
                                <a:pt x="94" y="16"/>
                              </a:lnTo>
                              <a:lnTo>
                                <a:pt x="100" y="26"/>
                              </a:lnTo>
                              <a:lnTo>
                                <a:pt x="106" y="36"/>
                              </a:lnTo>
                              <a:lnTo>
                                <a:pt x="110" y="48"/>
                              </a:lnTo>
                              <a:lnTo>
                                <a:pt x="110" y="62"/>
                              </a:lnTo>
                              <a:lnTo>
                                <a:pt x="110" y="62"/>
                              </a:lnTo>
                              <a:lnTo>
                                <a:pt x="110" y="76"/>
                              </a:lnTo>
                              <a:lnTo>
                                <a:pt x="106" y="88"/>
                              </a:lnTo>
                              <a:lnTo>
                                <a:pt x="100" y="98"/>
                              </a:lnTo>
                              <a:lnTo>
                                <a:pt x="92" y="108"/>
                              </a:lnTo>
                              <a:lnTo>
                                <a:pt x="84" y="114"/>
                              </a:lnTo>
                              <a:lnTo>
                                <a:pt x="74" y="118"/>
                              </a:lnTo>
                              <a:lnTo>
                                <a:pt x="64" y="122"/>
                              </a:lnTo>
                              <a:lnTo>
                                <a:pt x="54" y="122"/>
                              </a:lnTo>
                              <a:lnTo>
                                <a:pt x="54" y="122"/>
                              </a:lnTo>
                              <a:close/>
                              <a:moveTo>
                                <a:pt x="18" y="58"/>
                              </a:moveTo>
                              <a:lnTo>
                                <a:pt x="18" y="58"/>
                              </a:lnTo>
                              <a:lnTo>
                                <a:pt x="20" y="72"/>
                              </a:lnTo>
                              <a:lnTo>
                                <a:pt x="22" y="84"/>
                              </a:lnTo>
                              <a:lnTo>
                                <a:pt x="26" y="92"/>
                              </a:lnTo>
                              <a:lnTo>
                                <a:pt x="30" y="100"/>
                              </a:lnTo>
                              <a:lnTo>
                                <a:pt x="36" y="106"/>
                              </a:lnTo>
                              <a:lnTo>
                                <a:pt x="42" y="110"/>
                              </a:lnTo>
                              <a:lnTo>
                                <a:pt x="50" y="112"/>
                              </a:lnTo>
                              <a:lnTo>
                                <a:pt x="56" y="114"/>
                              </a:lnTo>
                              <a:lnTo>
                                <a:pt x="56" y="114"/>
                              </a:lnTo>
                              <a:lnTo>
                                <a:pt x="64" y="112"/>
                              </a:lnTo>
                              <a:lnTo>
                                <a:pt x="72" y="110"/>
                              </a:lnTo>
                              <a:lnTo>
                                <a:pt x="78" y="106"/>
                              </a:lnTo>
                              <a:lnTo>
                                <a:pt x="82" y="100"/>
                              </a:lnTo>
                              <a:lnTo>
                                <a:pt x="86" y="92"/>
                              </a:lnTo>
                              <a:lnTo>
                                <a:pt x="90" y="84"/>
                              </a:lnTo>
                              <a:lnTo>
                                <a:pt x="92" y="74"/>
                              </a:lnTo>
                              <a:lnTo>
                                <a:pt x="92" y="62"/>
                              </a:lnTo>
                              <a:lnTo>
                                <a:pt x="92" y="62"/>
                              </a:lnTo>
                              <a:lnTo>
                                <a:pt x="92" y="50"/>
                              </a:lnTo>
                              <a:lnTo>
                                <a:pt x="90" y="40"/>
                              </a:lnTo>
                              <a:lnTo>
                                <a:pt x="86" y="30"/>
                              </a:lnTo>
                              <a:lnTo>
                                <a:pt x="82" y="22"/>
                              </a:lnTo>
                              <a:lnTo>
                                <a:pt x="78" y="16"/>
                              </a:lnTo>
                              <a:lnTo>
                                <a:pt x="72" y="12"/>
                              </a:lnTo>
                              <a:lnTo>
                                <a:pt x="64" y="8"/>
                              </a:lnTo>
                              <a:lnTo>
                                <a:pt x="56" y="8"/>
                              </a:lnTo>
                              <a:lnTo>
                                <a:pt x="56" y="8"/>
                              </a:lnTo>
                              <a:lnTo>
                                <a:pt x="48" y="8"/>
                              </a:lnTo>
                              <a:lnTo>
                                <a:pt x="40" y="10"/>
                              </a:lnTo>
                              <a:lnTo>
                                <a:pt x="34" y="16"/>
                              </a:lnTo>
                              <a:lnTo>
                                <a:pt x="28" y="20"/>
                              </a:lnTo>
                              <a:lnTo>
                                <a:pt x="24" y="28"/>
                              </a:lnTo>
                              <a:lnTo>
                                <a:pt x="22" y="36"/>
                              </a:lnTo>
                              <a:lnTo>
                                <a:pt x="20" y="46"/>
                              </a:lnTo>
                              <a:lnTo>
                                <a:pt x="18" y="58"/>
                              </a:lnTo>
                              <a:lnTo>
                                <a:pt x="18" y="58"/>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s:wsp>
                      <wps:cNvPr id="105" name="Freeform 105"/>
                      <wps:cNvSpPr>
                        <a:spLocks/>
                      </wps:cNvSpPr>
                      <wps:spPr bwMode="auto">
                        <a:xfrm>
                          <a:off x="1940" y="2"/>
                          <a:ext cx="70" cy="118"/>
                        </a:xfrm>
                        <a:custGeom>
                          <a:avLst/>
                          <a:gdLst>
                            <a:gd name="T0" fmla="*/ 26 w 70"/>
                            <a:gd name="T1" fmla="*/ 118 h 118"/>
                            <a:gd name="T2" fmla="*/ 0 w 70"/>
                            <a:gd name="T3" fmla="*/ 118 h 118"/>
                            <a:gd name="T4" fmla="*/ 0 w 70"/>
                            <a:gd name="T5" fmla="*/ 118 h 118"/>
                            <a:gd name="T6" fmla="*/ 4 w 70"/>
                            <a:gd name="T7" fmla="*/ 116 h 118"/>
                            <a:gd name="T8" fmla="*/ 4 w 70"/>
                            <a:gd name="T9" fmla="*/ 110 h 118"/>
                            <a:gd name="T10" fmla="*/ 4 w 70"/>
                            <a:gd name="T11" fmla="*/ 8 h 118"/>
                            <a:gd name="T12" fmla="*/ 4 w 70"/>
                            <a:gd name="T13" fmla="*/ 8 h 118"/>
                            <a:gd name="T14" fmla="*/ 4 w 70"/>
                            <a:gd name="T15" fmla="*/ 2 h 118"/>
                            <a:gd name="T16" fmla="*/ 0 w 70"/>
                            <a:gd name="T17" fmla="*/ 0 h 118"/>
                            <a:gd name="T18" fmla="*/ 70 w 70"/>
                            <a:gd name="T19" fmla="*/ 0 h 118"/>
                            <a:gd name="T20" fmla="*/ 70 w 70"/>
                            <a:gd name="T21" fmla="*/ 16 h 118"/>
                            <a:gd name="T22" fmla="*/ 70 w 70"/>
                            <a:gd name="T23" fmla="*/ 16 h 118"/>
                            <a:gd name="T24" fmla="*/ 64 w 70"/>
                            <a:gd name="T25" fmla="*/ 10 h 118"/>
                            <a:gd name="T26" fmla="*/ 54 w 70"/>
                            <a:gd name="T27" fmla="*/ 8 h 118"/>
                            <a:gd name="T28" fmla="*/ 54 w 70"/>
                            <a:gd name="T29" fmla="*/ 8 h 118"/>
                            <a:gd name="T30" fmla="*/ 22 w 70"/>
                            <a:gd name="T31" fmla="*/ 8 h 118"/>
                            <a:gd name="T32" fmla="*/ 22 w 70"/>
                            <a:gd name="T33" fmla="*/ 48 h 118"/>
                            <a:gd name="T34" fmla="*/ 50 w 70"/>
                            <a:gd name="T35" fmla="*/ 48 h 118"/>
                            <a:gd name="T36" fmla="*/ 50 w 70"/>
                            <a:gd name="T37" fmla="*/ 48 h 118"/>
                            <a:gd name="T38" fmla="*/ 54 w 70"/>
                            <a:gd name="T39" fmla="*/ 46 h 118"/>
                            <a:gd name="T40" fmla="*/ 56 w 70"/>
                            <a:gd name="T41" fmla="*/ 44 h 118"/>
                            <a:gd name="T42" fmla="*/ 56 w 70"/>
                            <a:gd name="T43" fmla="*/ 62 h 118"/>
                            <a:gd name="T44" fmla="*/ 56 w 70"/>
                            <a:gd name="T45" fmla="*/ 62 h 118"/>
                            <a:gd name="T46" fmla="*/ 54 w 70"/>
                            <a:gd name="T47" fmla="*/ 58 h 118"/>
                            <a:gd name="T48" fmla="*/ 50 w 70"/>
                            <a:gd name="T49" fmla="*/ 58 h 118"/>
                            <a:gd name="T50" fmla="*/ 22 w 70"/>
                            <a:gd name="T51" fmla="*/ 58 h 118"/>
                            <a:gd name="T52" fmla="*/ 22 w 70"/>
                            <a:gd name="T53" fmla="*/ 110 h 118"/>
                            <a:gd name="T54" fmla="*/ 22 w 70"/>
                            <a:gd name="T55" fmla="*/ 110 h 118"/>
                            <a:gd name="T56" fmla="*/ 22 w 70"/>
                            <a:gd name="T57" fmla="*/ 116 h 118"/>
                            <a:gd name="T58" fmla="*/ 26 w 70"/>
                            <a:gd name="T59" fmla="*/ 118 h 118"/>
                            <a:gd name="T60" fmla="*/ 26 w 70"/>
                            <a:gd name="T61" fmla="*/ 118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70" h="118">
                              <a:moveTo>
                                <a:pt x="26" y="118"/>
                              </a:moveTo>
                              <a:lnTo>
                                <a:pt x="0" y="118"/>
                              </a:lnTo>
                              <a:lnTo>
                                <a:pt x="0" y="118"/>
                              </a:lnTo>
                              <a:lnTo>
                                <a:pt x="4" y="116"/>
                              </a:lnTo>
                              <a:lnTo>
                                <a:pt x="4" y="110"/>
                              </a:lnTo>
                              <a:lnTo>
                                <a:pt x="4" y="8"/>
                              </a:lnTo>
                              <a:lnTo>
                                <a:pt x="4" y="8"/>
                              </a:lnTo>
                              <a:lnTo>
                                <a:pt x="4" y="2"/>
                              </a:lnTo>
                              <a:lnTo>
                                <a:pt x="0" y="0"/>
                              </a:lnTo>
                              <a:lnTo>
                                <a:pt x="70" y="0"/>
                              </a:lnTo>
                              <a:lnTo>
                                <a:pt x="70" y="16"/>
                              </a:lnTo>
                              <a:lnTo>
                                <a:pt x="70" y="16"/>
                              </a:lnTo>
                              <a:lnTo>
                                <a:pt x="64" y="10"/>
                              </a:lnTo>
                              <a:lnTo>
                                <a:pt x="54" y="8"/>
                              </a:lnTo>
                              <a:lnTo>
                                <a:pt x="54" y="8"/>
                              </a:lnTo>
                              <a:lnTo>
                                <a:pt x="22" y="8"/>
                              </a:lnTo>
                              <a:lnTo>
                                <a:pt x="22" y="48"/>
                              </a:lnTo>
                              <a:lnTo>
                                <a:pt x="50" y="48"/>
                              </a:lnTo>
                              <a:lnTo>
                                <a:pt x="50" y="48"/>
                              </a:lnTo>
                              <a:lnTo>
                                <a:pt x="54" y="46"/>
                              </a:lnTo>
                              <a:lnTo>
                                <a:pt x="56" y="44"/>
                              </a:lnTo>
                              <a:lnTo>
                                <a:pt x="56" y="62"/>
                              </a:lnTo>
                              <a:lnTo>
                                <a:pt x="56" y="62"/>
                              </a:lnTo>
                              <a:lnTo>
                                <a:pt x="54" y="58"/>
                              </a:lnTo>
                              <a:lnTo>
                                <a:pt x="50" y="58"/>
                              </a:lnTo>
                              <a:lnTo>
                                <a:pt x="22" y="58"/>
                              </a:lnTo>
                              <a:lnTo>
                                <a:pt x="22" y="110"/>
                              </a:lnTo>
                              <a:lnTo>
                                <a:pt x="22" y="110"/>
                              </a:lnTo>
                              <a:lnTo>
                                <a:pt x="22" y="116"/>
                              </a:lnTo>
                              <a:lnTo>
                                <a:pt x="26" y="118"/>
                              </a:lnTo>
                              <a:lnTo>
                                <a:pt x="26" y="118"/>
                              </a:lnTo>
                              <a:close/>
                            </a:path>
                          </a:pathLst>
                        </a:custGeom>
                        <a:solidFill>
                          <a:srgbClr val="005C84"/>
                        </a:solidFill>
                        <a:ln>
                          <a:noFill/>
                        </a:ln>
                        <a:extLst>
                          <a:ext uri="{91240B29-F687-4F45-9708-019B960494DF}">
                            <a14:hiddenLine xmlns:a14="http://schemas.microsoft.com/office/drawing/2010/main" w="9525">
                              <a:solidFill>
                                <a:srgbClr val="000000"/>
                              </a:solidFill>
                              <a:round/>
                              <a:headEnd/>
                              <a:tailEnd/>
                            </a14:hiddenLine>
                          </a:ext>
                        </a:extLst>
                      </wps:spPr>
                      <wps:bodyPr/>
                    </wps:wsp>
                  </wpg:wgp>
                </a:graphicData>
              </a:graphic>
              <wp14:sizeRelH relativeFrom="margin">
                <wp14:pctWidth>0</wp14:pctWidth>
              </wp14:sizeRelH>
              <wp14:sizeRelV relativeFrom="margin">
                <wp14:pctHeight>0</wp14:pctHeight>
              </wp14:sizeRelV>
            </wp:anchor>
          </w:drawing>
        </mc:Choice>
        <mc:Fallback>
          <w:pict>
            <v:group w14:anchorId="3D70881F" id="Group 82" o:spid="_x0000_s1026" style="position:absolute;margin-left:375.75pt;margin-top:11.3pt;width:165.3pt;height:35.7pt;z-index:251668480;mso-position-horizontal-relative:margin;mso-width-relative:margin;mso-height-relative:margin" coordsize="2268,4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">
              <o:lock v:ext="edit" aspectratio="t"/>
              <v:shape id="Freeform 82" o:spid="_x0000_s1027" style="position:absolute;top:76;width:186;height:316;visibility:visible;mso-wrap-style:square;v-text-anchor:top" coordsize="186,3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lC68IA&#10;AADbAAAADwAAAGRycy9kb3ducmV2LnhtbESPzWrDMBCE74W8g9hCb43UQI1xI4cQEkh9q1vq62Kt&#10;f6i1MpYSu28fBQo9DjPfDLPdLXYQV5p871jDy1qBIK6d6bnV8PV5ek5B+IBscHBMGn7Jwy5fPWwx&#10;M27mD7qWoRWxhH2GGroQxkxKX3dk0a/dSBy9xk0WQ5RTK82Ecyy3g9wolUiLPceFDkc6dFT/lBer&#10;IVXOGNVXtgrH5P34XWCTvBZaPz0u+zcQgZbwH/6jzyZyG7h/iT9A5j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uULrwgAAANsAAAAPAAAAAAAAAAAAAAAAAJgCAABkcnMvZG93&#10;bnJldi54bWxQSwUGAAAAAAQABAD1AAAAhwMAAAAA&#10;" path="m100,126r,l148,152r,l162,164r12,14l174,178r6,10l184,198r2,12l186,224r,l184,244r-6,16l168,276r-12,14l156,290r-16,12l122,310r-18,4l86,316r,l62,314,42,310r,l24,302,2,292,,224r,l6,238r6,14l20,264r10,12l30,276r10,10l52,292r14,4l82,298r,l98,296r12,-4l122,286r8,-8l130,278r6,-10l140,258r4,-10l144,236r,l144,224r-4,-12l136,204r-6,-8l130,196,108,182,68,162r,l52,154,38,144,26,136,18,126r,l10,116,6,104,2,92,2,80r,l4,62,8,46,18,32,30,20r,l46,12,60,4,78,,96,r,l114,r16,4l146,10r14,6l162,76r,l160,66,154,56,146,46,138,36r,l128,28,116,22,104,20,90,18r,l76,18,66,22r-8,4l50,34r,l46,40r-4,8l40,58r-2,8l38,66r2,10l42,84r4,6l50,98r,l70,110r30,16l100,126xe" fillcolor="#005c84" stroked="f">
                <v:path arrowok="t" o:connecttype="custom" o:connectlocs="100,126;148,152;174,178;180,188;186,210;186,224;178,260;156,290;140,302;104,314;86,316;42,310;24,302;0,224;6,238;20,264;30,276;52,292;82,298;98,296;122,286;130,278;140,258;144,236;144,224;136,204;130,196;68,162;52,154;26,136;18,126;6,104;2,80;4,62;18,32;30,20;60,4;96,0;114,0;146,10;162,76;160,66;146,46;138,36;116,22;90,18;76,18;58,26;50,34;42,48;38,66;40,76;46,90;50,98;100,126" o:connectangles="0,0,0,0,0,0,0,0,0,0,0,0,0,0,0,0,0,0,0,0,0,0,0,0,0,0,0,0,0,0,0,0,0,0,0,0,0,0,0,0,0,0,0,0,0,0,0,0,0,0,0,0,0,0,0"/>
              </v:shape>
              <v:shape id="Freeform 83" o:spid="_x0000_s1028" style="position:absolute;left:204;top:174;width:198;height:218;visibility:visible;mso-wrap-style:square;v-text-anchor:top" coordsize="198,2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T6/cQA&#10;AADbAAAADwAAAGRycy9kb3ducmV2LnhtbESPQYvCMBSE7wv7H8Jb8CKartUi1SiLIIosgtqLt0fz&#10;bIvNS2mi1n9vhIU9DjPzDTNfdqYWd2pdZVnB9zACQZxbXXGhIDutB1MQziNrrC2Tgic5WC4+P+aY&#10;avvgA92PvhABwi5FBaX3TSqly0sy6Ia2IQ7exbYGfZBtIXWLjwA3tRxFUSINVhwWSmxoVVJ+Pd6M&#10;gt06GZ9Prr//NeOJ3/TNtY7jTKneV/czA+Gp8//hv/ZWK5jG8P4SfoBcv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k+v3EAAAA2wAAAA8AAAAAAAAAAAAAAAAAmAIAAGRycy9k&#10;b3ducmV2LnhtbFBLBQYAAAAABAAEAPUAAACJAwAAAAA=&#10;" path="m100,r,l116,r14,4l142,8r12,8l154,16r12,8l174,34r8,10l188,56r,l192,70r4,12l198,96r,14l198,110r,12l196,136r-4,12l186,162r,l178,174r-8,10l162,194r-12,10l150,204r-12,6l126,214r-14,4l98,218r,l76,216,66,214,56,210,46,206r-8,-6l32,192r-8,-6l24,186,14,168,6,150,,130,,110r,l,96,2,82,6,70,12,56r,l18,44,26,34,36,24,48,16r,l58,8,72,4,86,r14,l100,xm96,16r,l82,18,70,24,62,34,54,46r,l48,60,44,76,40,92r,20l40,112r2,18l46,148r6,14l58,176r,l68,188r10,8l90,200r12,l102,200r14,-2l126,192r10,-8l144,172r,l150,158r4,-16l158,126r,-20l158,106,154,82,148,60r,l140,42,128,28r,l122,22r-8,-2l106,16r-10,l96,16xe" fillcolor="#005c84" stroked="f">
                <v:path arrowok="t" o:connecttype="custom" o:connectlocs="100,0;130,4;154,16;166,24;182,44;188,56;196,82;198,110;198,122;192,148;186,162;170,184;150,204;138,210;112,218;98,218;66,214;46,206;32,192;24,186;6,150;0,110;0,96;6,70;12,56;26,34;48,16;58,8;86,0;100,0;96,16;70,24;54,46;48,60;40,92;40,112;46,148;58,176;68,188;90,200;102,200;126,192;144,172;150,158;158,126;158,106;148,60;140,42;128,28;114,20;96,16" o:connectangles="0,0,0,0,0,0,0,0,0,0,0,0,0,0,0,0,0,0,0,0,0,0,0,0,0,0,0,0,0,0,0,0,0,0,0,0,0,0,0,0,0,0,0,0,0,0,0,0,0,0,0"/>
                <o:lock v:ext="edit" verticies="t"/>
              </v:shape>
              <v:shape id="Freeform 84" o:spid="_x0000_s1029" style="position:absolute;left:622;top:138;width:128;height:254;visibility:visible;mso-wrap-style:square;v-text-anchor:top" coordsize="128,2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xxlsMA&#10;AADbAAAADwAAAGRycy9kb3ducmV2LnhtbESP0YrCMBRE3wX/IVzBF1kTRRepRhEXYR8UtLsfcGmu&#10;bbG5qU1Wu369EQQfh5k5wyxWra3ElRpfOtYwGioQxJkzJecafn+2HzMQPiAbrByThn/ysFp2OwtM&#10;jLvxka5pyEWEsE9QQxFCnUjps4Is+qGriaN3co3FEGWTS9PgLcJtJcdKfUqLJceFAmvaFJSd0z+r&#10;Ybo/f90v6WY3GPhqywenTpOgtO732vUcRKA2vMOv9rfRMJvA80v8AX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vxxlsMAAADbAAAADwAAAAAAAAAAAAAAAACYAgAAZHJzL2Rv&#10;d25yZXYueG1sUEsFBgAAAAAEAAQA9QAAAIgDAAAAAA==&#10;" path="m60,r,42l122,42,106,60r-48,l58,188r,l58,200r2,8l64,216r4,8l74,228r8,4l90,234r10,2l100,236r10,-2l116,232r,l128,224r,l128,228r-2,6l114,244r,l108,248r-8,4l92,254r-10,l82,254r-12,l58,250,46,244r-8,-8l38,236r-8,-8l24,216,20,204r,-16l20,60,,60,60,r,xe" fillcolor="#005c84" stroked="f">
                <v:path arrowok="t" o:connecttype="custom" o:connectlocs="60,0;60,42;122,42;106,60;58,60;58,188;58,188;58,200;60,208;64,216;68,224;74,228;82,232;90,234;100,236;100,236;110,234;116,232;116,232;128,224;128,224;128,228;126,234;114,244;114,244;108,248;100,252;92,254;82,254;82,254;70,254;58,250;46,244;38,236;38,236;30,228;24,216;20,204;20,188;20,60;0,60;60,0;60,0" o:connectangles="0,0,0,0,0,0,0,0,0,0,0,0,0,0,0,0,0,0,0,0,0,0,0,0,0,0,0,0,0,0,0,0,0,0,0,0,0,0,0,0,0,0,0"/>
              </v:shape>
              <v:shape id="Freeform 85" o:spid="_x0000_s1030" style="position:absolute;left:764;top:76;width:204;height:312;visibility:visible;mso-wrap-style:square;v-text-anchor:top" coordsize="204,3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iUzcMA&#10;AADbAAAADwAAAGRycy9kb3ducmV2LnhtbESPQWsCMRSE70L/Q3iCN81asCyrUYrQ0pOgVdreHpvn&#10;Zmnysiaprv76piD0OMzMN8xi1TsrzhRi61nBdFKAIK69brlRsH9/GZcgYkLWaD2TgitFWC0fBgus&#10;tL/wls671IgM4VihApNSV0kZa0MO48R3xNk7+uAwZRkaqQNeMtxZ+VgUT9Jhy3nBYEdrQ/X37scp&#10;sM5+3orDx8a/htMXRnNalwdUajTsn+cgEvXpP3xvv2kF5Qz+vuQf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TiUzcMAAADbAAAADwAAAAAAAAAAAAAAAACYAgAAZHJzL2Rv&#10;d25yZXYueG1sUEsFBgAAAAAEAAQA9QAAAIgDAAAAAA==&#10;" path="m124,98r,l136,98r14,4l162,108r10,6l172,114r8,10l186,134r4,12l192,160r,136l192,296r,6l194,306r,l204,312r-64,l140,312r6,-4l150,304r2,-4l152,296r,-120l152,176r,-12l150,154r-4,-8l142,138r,l134,132r-8,-4l116,126r-12,-2l104,124r-14,2l76,132r,l64,138,54,148r,148l54,296r2,4l58,304r,l62,308r6,4l4,312r,l8,308r4,-4l14,300r,-4l14,28r,l14,22,12,16r,l,10,54,r,130l54,130,72,116,90,106r18,-6l124,98r,xe" fillcolor="#005c84" stroked="f">
                <v:path arrowok="t" o:connecttype="custom" o:connectlocs="124,98;150,102;172,114;180,124;190,146;192,296;192,302;194,306;140,312;146,308;152,300;152,176;152,164;146,146;142,138;126,128;104,124;90,126;76,132;54,148;54,296;58,304;62,308;4,312;8,308;14,300;14,28;14,22;12,16;54,0;54,130;90,106;124,98" o:connectangles="0,0,0,0,0,0,0,0,0,0,0,0,0,0,0,0,0,0,0,0,0,0,0,0,0,0,0,0,0,0,0,0,0"/>
              </v:shape>
              <v:shape id="Freeform 86" o:spid="_x0000_s1031" style="position:absolute;left:1172;top:174;width:334;height:214;visibility:visible;mso-wrap-style:square;v-text-anchor:top" coordsize="334,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nQmsIA&#10;AADbAAAADwAAAGRycy9kb3ducmV2LnhtbESPzarCMBSE94LvEI7gRjS9IqLVKF5BLO6uP+Dy0Bzb&#10;anNSmqj17Y1wweUwM98w82VjSvGg2hWWFfwMIhDEqdUFZwqOh01/AsJ5ZI2lZVLwIgfLRbs1x1jb&#10;J//RY+8zESDsYlSQe1/FUro0J4NuYCvi4F1sbdAHWWdS1/gMcFPKYRSNpcGCw0KOFa1zSm/7u1FQ&#10;XHYJnV5n+q2yHsnpNmlG10SpbqdZzUB4avw3/N9OtILJGD5fwg+Qi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2dCawgAAANsAAAAPAAAAAAAAAAAAAAAAAJgCAABkcnMvZG93&#10;bnJldi54bWxQSwUGAAAAAAQABAD1AAAAhwMAAAAA&#10;" path="m256,r,l268,r12,4l292,10r10,6l302,16r10,10l318,36r4,12l322,62r,136l322,198r2,4l326,206r,l334,214r-62,l272,214r4,-4l280,206r4,-4l284,198r,-122l284,76r,-12l282,56,278,46r-6,-6l272,40r-6,-6l258,30,248,26r-12,l236,26r-14,2l210,32,198,42,188,54r,l188,60r,138l188,198r2,4l192,206r,l200,214r-64,l136,214r6,-4l146,206r2,-4l148,198r,-124l148,74r,-12l146,52r-4,-8l136,38r-6,-6l122,28,112,26r-10,l102,26,88,28,76,32,66,38,56,48r,150l56,198r,4l58,206r,l68,214r-64,l4,214r6,-4l14,206r2,-4l16,198,16,28r,l16,22,12,16r,l6,12,,10,56,r,30l56,30,70,20,86,10r,l94,6r8,-4l112,r10,l122,r10,l142,2r8,4l160,10r,l168,16r6,6l180,30r4,10l184,40,198,24,216,12r,l226,6,236,2,246,r10,l256,xe" fillcolor="#005c84" stroked="f">
                <v:path arrowok="t" o:connecttype="custom" o:connectlocs="256,0;280,4;302,16;312,26;322,48;322,198;324,202;326,206;272,214;276,210;284,202;284,76;284,64;278,46;272,40;258,30;236,26;222,28;198,42;188,54;188,198;190,202;192,206;136,214;142,210;148,202;148,74;148,62;142,44;130,32;112,26;102,26;76,32;56,48;56,198;58,206;68,214;4,214;14,206;16,198;16,28;12,16;6,12;56,0;56,30;86,10;94,6;112,0;122,0;142,2;160,10;168,16;180,30;184,40;216,12;226,6;246,0;256,0" o:connectangles="0,0,0,0,0,0,0,0,0,0,0,0,0,0,0,0,0,0,0,0,0,0,0,0,0,0,0,0,0,0,0,0,0,0,0,0,0,0,0,0,0,0,0,0,0,0,0,0,0,0,0,0,0,0,0,0,0,0"/>
              </v:shape>
              <v:shape id="Freeform 87" o:spid="_x0000_s1032" style="position:absolute;left:1732;top:138;width:130;height:254;visibility:visible;mso-wrap-style:square;v-text-anchor:top" coordsize="130,2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vaHsMA&#10;AADbAAAADwAAAGRycy9kb3ducmV2LnhtbESPQWsCMRSE7wX/Q3iCt5rVg263RlGh0JOw1kKPj81z&#10;s7h5WZOou//eFAo9DjPzDbPa9LYVd/KhcaxgNs1AEFdON1wrOH19vOYgQkTW2DomBQMF2KxHLyss&#10;tHtwSfdjrEWCcChQgYmxK6QMlSGLYeo64uSdnbcYk/S11B4fCW5bOc+yhbTYcFow2NHeUHU53qyC&#10;5XD4yf3b3p2vOJR+ft3tym+j1GTcb99BROrjf/iv/akV5Ev4/ZJ+gF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DvaHsMAAADbAAAADwAAAAAAAAAAAAAAAACYAgAAZHJzL2Rv&#10;d25yZXYueG1sUEsFBgAAAAAEAAQA9QAAAIgDAAAAAA==&#10;" path="m60,r,42l122,42,106,60r-48,l58,188r,l60,200r2,8l64,216r6,8l74,228r8,4l90,234r10,2l100,236r10,-2l116,232r,l130,224r,l128,228r-2,6l114,244r,l108,248r-8,4l92,254r-8,l84,254r-14,l58,250,46,244r-8,-8l38,236r-8,-8l24,216,22,204,20,188,20,60,,60,60,r,xe" fillcolor="#005c84" stroked="f">
                <v:path arrowok="t" o:connecttype="custom" o:connectlocs="60,0;60,42;122,42;106,60;58,60;58,188;58,188;60,200;62,208;64,216;70,224;74,228;82,232;90,234;100,236;100,236;110,234;116,232;116,232;130,224;130,224;128,228;126,234;114,244;114,244;108,248;100,252;92,254;84,254;84,254;70,254;58,250;46,244;38,236;38,236;30,228;24,216;22,204;20,188;20,60;0,60;60,0;60,0" o:connectangles="0,0,0,0,0,0,0,0,0,0,0,0,0,0,0,0,0,0,0,0,0,0,0,0,0,0,0,0,0,0,0,0,0,0,0,0,0,0,0,0,0,0,0"/>
              </v:shape>
              <v:shape id="Freeform 88" o:spid="_x0000_s1033" style="position:absolute;left:1860;top:174;width:200;height:218;visibility:visible;mso-wrap-style:square;v-text-anchor:top" coordsize="200,2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6p1k8EA&#10;AADbAAAADwAAAGRycy9kb3ducmV2LnhtbERPz2vCMBS+C/sfwhvsIppuBek6Y9HCmNdVd/D2bN6a&#10;bs1LaTJb/3tzGHj8+H6vi8l24kKDbx0reF4mIIhrp1tuFBwP74sMhA/IGjvHpOBKHorNw2yNuXYj&#10;f9KlCo2IIexzVGBC6HMpfW3Iol+6njhy326wGCIcGqkHHGO47eRLkqykxZZjg8GeSkP1b/VnFexO&#10;Px+v8jqNqf1qz6fS8DypU6WeHqftG4hAU7iL/917rSCLY+OX+APk5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eqdZPBAAAA2wAAAA8AAAAAAAAAAAAAAAAAmAIAAGRycy9kb3du&#10;cmV2LnhtbFBLBQYAAAAABAAEAPUAAACGAwAAAAA=&#10;" path="m102,r,l116,r14,4l144,8r12,8l156,16r10,8l176,34r8,10l190,56r,l194,70r4,12l200,96r,14l200,110r,12l196,136r-4,12l188,162r,l180,174r-8,10l162,194r-10,10l152,204r-12,6l128,214r-14,4l100,218r,l78,216,66,214r-8,-4l48,206r-8,-6l32,192r-6,-6l26,186,14,168,8,150,2,130,,110r,l2,96,4,82,8,70,14,56r,l20,44,28,34,38,24,48,16r,l60,8,74,4,86,r16,l102,xm98,16r,l84,18,72,24,62,34,54,46r,l48,60,44,76,42,92r,20l42,112r2,18l48,148r4,14l60,176r,l68,188r12,8l90,200r14,l104,200r12,-2l128,192r10,-8l146,172r,l152,158r4,-16l158,126r,-20l158,106,156,82,150,60r,l142,42,130,28r,l124,22r-8,-2l106,16r-8,l98,16xe" fillcolor="#005c84" stroked="f">
                <v:path arrowok="t" o:connecttype="custom" o:connectlocs="102,0;130,4;156,16;166,24;184,44;190,56;198,82;200,110;200,122;192,148;188,162;172,184;152,204;140,210;114,218;100,218;66,214;48,206;32,192;26,186;8,150;0,110;2,96;8,70;14,56;28,34;48,16;60,8;86,0;102,0;98,16;72,24;54,46;48,60;42,92;42,112;48,148;60,176;68,188;90,200;104,200;128,192;146,172;152,158;158,126;158,106;150,60;142,42;130,28;116,20;98,16" o:connectangles="0,0,0,0,0,0,0,0,0,0,0,0,0,0,0,0,0,0,0,0,0,0,0,0,0,0,0,0,0,0,0,0,0,0,0,0,0,0,0,0,0,0,0,0,0,0,0,0,0,0,0"/>
                <o:lock v:ext="edit" verticies="t"/>
              </v:shape>
              <v:shape id="Freeform 89" o:spid="_x0000_s1034" style="position:absolute;left:2068;top:174;width:200;height:214;visibility:visible;mso-wrap-style:square;v-text-anchor:top" coordsize="200,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qQ0sMA&#10;AADbAAAADwAAAGRycy9kb3ducmV2LnhtbESPwWrDMBBE74H+g9hCb4mctgTHjRJKwVCaXOwael2s&#10;jWVqrYyl2O7fR4VAjsPMvGF2h9l2YqTBt44VrFcJCOLa6ZYbBdV3vkxB+ICssXNMCv7Iw2H/sNhh&#10;pt3EBY1laESEsM9QgQmhz6T0tSGLfuV64uid3WAxRDk0Ug84Rbjt5HOSbKTFluOCwZ4+DNW/5cUq&#10;KDz9vOJLbtanSzMdK3feflWjUk+P8/sbiEBzuIdv7U+tIN3C/5f4A+T+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HqQ0sMAAADbAAAADwAAAAAAAAAAAAAAAACYAgAAZHJzL2Rv&#10;d25yZXYueG1sUEsFBgAAAAAEAAQA9QAAAIgDAAAAAA==&#10;" path="m120,r,l138,2r16,6l154,8r14,8l178,30r,l182,36r4,8l188,54r,8l188,198r,l188,202r2,4l190,206r10,8l138,214r,l142,212r4,-6l148,202r2,-4l150,78r,l148,66,146,56,142,46r-4,-6l130,34r-8,-4l112,28,102,26r,l88,28,76,34r,l64,40,56,50r,148l56,198r,4l58,206r,l68,214r-64,l4,214r6,-2l12,206r2,-4l16,198,16,28r,l14,22,12,18,8,14,,10,56,r,32l56,32,68,20,84,10r,l94,6r8,-4l112,r8,l120,xe" fillcolor="#005c84" stroked="f">
                <v:path arrowok="t" o:connecttype="custom" o:connectlocs="120,0;154,8;168,16;178,30;186,44;188,62;188,198;190,206;200,214;138,214;146,206;150,198;150,78;146,56;138,40;122,30;102,26;88,28;76,34;56,50;56,198;58,206;68,214;4,214;12,206;16,198;16,28;12,18;0,10;56,32;68,20;84,10;102,2;120,0" o:connectangles="0,0,0,0,0,0,0,0,0,0,0,0,0,0,0,0,0,0,0,0,0,0,0,0,0,0,0,0,0,0,0,0,0,0"/>
              </v:shape>
              <v:shape id="Freeform 90" o:spid="_x0000_s1035" style="position:absolute;left:1516;top:174;width:206;height:318;visibility:visible;mso-wrap-style:square;v-text-anchor:top" coordsize="206,3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41hsIA&#10;AADbAAAADwAAAGRycy9kb3ducmV2LnhtbERPPW/CMBDdkfgP1iF1Kw5QQUnjIIRE24EBKGI+xdck&#10;Ij4H2w1pfz0eKjE+ve9s1ZtGdOR8bVnBZJyAIC6srrlUcPraPr+C8AFZY2OZFPySh1U+HGSYanvj&#10;A3XHUIoYwj5FBVUIbSqlLyoy6Me2JY7ct3UGQ4SulNrhLYabRk6TZC4N1hwbKmxpU1FxOf4YBe+7&#10;ZfsSir9zZ87uY3894WJWz5V6GvXrNxCB+vAQ/7s/tYJlXB+/xB8g8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TjWGwgAAANsAAAAPAAAAAAAAAAAAAAAAAJgCAABkcnMvZG93&#10;bnJldi54bWxQSwUGAAAAAAQABAD1AAAAhwMAAAAA&#10;" path="m198,60r,l188,40,176,26r,l162,14,148,6r,l132,2,116,r,l98,2,80,8r,l66,18,54,28,54,,,12r,l6,14r6,4l14,24r2,6l16,300r,l14,306r-2,6l8,316r-4,2l66,318r,l62,316r-4,-4l56,306r-2,-6l54,48r,l64,38,74,32r,l86,26r14,-2l100,24r12,2l122,30r12,6l144,44r,l152,56r6,14l162,88r,22l162,110r,20l158,148r-6,16l144,176r,l134,188r-10,6l110,200r-14,l96,200r-10,l78,198r-8,-4l62,186r10,28l72,214r14,4l102,218r,l124,216r10,-2l144,210r10,-6l162,200r8,-8l178,184r,l190,166r8,-18l204,128r2,-20l206,108,204,82,198,60r,xe" fillcolor="#005c84" stroked="f">
                <v:path arrowok="t" o:connecttype="custom" o:connectlocs="198,60;176,26;162,14;148,6;116,0;98,2;80,8;54,28;0,12;6,14;14,24;16,300;14,306;8,316;66,318;62,316;56,306;54,48;64,38;74,32;100,24;112,26;134,36;144,44;158,70;162,110;162,130;152,164;144,176;124,194;96,200;86,200;70,194;72,214;86,218;102,218;134,214;154,204;170,192;178,184;198,148;206,108;204,82;198,60" o:connectangles="0,0,0,0,0,0,0,0,0,0,0,0,0,0,0,0,0,0,0,0,0,0,0,0,0,0,0,0,0,0,0,0,0,0,0,0,0,0,0,0,0,0,0,0"/>
              </v:shape>
              <v:shape id="Freeform 91" o:spid="_x0000_s1036" style="position:absolute;left:410;top:174;width:146;height:218;visibility:visible;mso-wrap-style:square;v-text-anchor:top" coordsize="146,2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IYi8UA&#10;AADbAAAADwAAAGRycy9kb3ducmV2LnhtbESPUUvDQBCE3wX/w7GCb/bSgtrGXosUBRGqNm2pj0tu&#10;mwvm9kJuTdN/7wmCj8PMfMPMl4NvVE9drAMbGI8yUMRlsDVXBnbb55spqCjIFpvAZOBMEZaLy4s5&#10;5jaceEN9IZVKEI45GnAiba51LB15jKPQEifvGDqPkmRXadvhKcF9oydZdqc91pwWHLa0clR+Fd/e&#10;wHtfPR0/5fXjfl+gLdybbA63a2Our4bHB1BCg/yH/9ov1sBsDL9f0g/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chiLxQAAANsAAAAPAAAAAAAAAAAAAAAAAJgCAABkcnMv&#10;ZG93bnJldi54bWxQSwUGAAAAAAQABAD1AAAAigMAAAAA&#10;" path="m128,186r,l116,190r-14,2l102,192r-10,l84,188r-8,-4l70,176r,l64,168,58,158,56,146r,-12l56,,,10r,l8,14r4,4l16,22r,6l16,134r,l18,154r4,18l28,186r10,12l38,198r12,10l60,214r12,4l86,218r,l100,218r14,-4l126,208r12,-10l146,172r,l138,180r-10,6l128,186xe" fillcolor="#005c84" stroked="f">
                <v:path arrowok="t" o:connecttype="custom" o:connectlocs="128,186;128,186;116,190;102,192;102,192;92,192;84,188;76,184;70,176;70,176;64,168;58,158;56,146;56,134;56,0;0,10;0,10;8,14;12,18;16,22;16,28;16,134;16,134;18,154;22,172;28,186;38,198;38,198;50,208;60,214;72,218;86,218;86,218;100,218;114,214;126,208;138,198;146,172;146,172;138,180;128,186;128,186" o:connectangles="0,0,0,0,0,0,0,0,0,0,0,0,0,0,0,0,0,0,0,0,0,0,0,0,0,0,0,0,0,0,0,0,0,0,0,0,0,0,0,0,0,0"/>
              </v:shape>
              <v:shape id="Freeform 92" o:spid="_x0000_s1037" style="position:absolute;left:544;top:174;width:74;height:218;visibility:visible;mso-wrap-style:square;v-text-anchor:top" coordsize="74,2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WaXcMA&#10;AADbAAAADwAAAGRycy9kb3ducmV2LnhtbESPQYvCMBSE74L/ITzBm6Z6ELcaRQuKe1hx1Yu3R/Ns&#10;g81LaaLW/fUbYWGPw8x8w8yXra3EgxpvHCsYDRMQxLnThgsF59NmMAXhA7LGyjEpeJGH5aLbmWOq&#10;3ZO/6XEMhYgQ9ikqKEOoUyl9XpJFP3Q1cfSurrEYomwKqRt8Rrit5DhJJtKi4bhQYk1ZSfnteLcK&#10;PB9WeMm2xkzvPyf5+fU67NeZUv1eu5qBCNSG//Bfe6cVfIzh/SX+ALn4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rWaXcMAAADbAAAADwAAAAAAAAAAAAAAAACYAgAAZHJzL2Rv&#10;d25yZXYueG1sUEsFBgAAAAAEAAQA9QAAAIgDAAAAAA==&#10;" path="m56,178l56,,,10r,l8,12r4,4l12,16r4,6l16,28r,140l18,186r,l18,186r,l18,198r4,8l22,206r4,6l34,218,74,204r,l66,202r-6,-6l56,188r,-10l56,178xe" fillcolor="#005c84" stroked="f">
                <v:path arrowok="t" o:connecttype="custom" o:connectlocs="56,178;56,0;0,10;0,10;8,12;12,16;12,16;16,22;16,28;16,168;18,186;18,186;18,186;18,186;18,198;22,206;22,206;26,212;34,218;74,204;74,204;66,202;60,196;56,188;56,178;56,178" o:connectangles="0,0,0,0,0,0,0,0,0,0,0,0,0,0,0,0,0,0,0,0,0,0,0,0,0,0"/>
              </v:shape>
              <v:shape id="Freeform 93" o:spid="_x0000_s1038" style="position:absolute;left:986;top:174;width:176;height:218;visibility:visible;mso-wrap-style:square;v-text-anchor:top" coordsize="176,2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dVN8QA&#10;AADbAAAADwAAAGRycy9kb3ducmV2LnhtbESPUWvCQBCE34X+h2MLfTN3VZA29ZSiiELtQ9P+gCW3&#10;TYK5vZhbNf33PUHwcZiZb5j5cvCtOlMfm8AWnjMDirgMruHKws/3ZvwCKgqywzYwWfijCMvFw2iO&#10;uQsX/qJzIZVKEI45WqhFulzrWNbkMWahI07eb+g9SpJ9pV2PlwT3rZ4YM9MeG04LNXa0qqk8FCdv&#10;Ie5X2+16+NzvDlPzURXtUcQcrX16HN7fQAkNcg/f2jtn4XUK1y/pB+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XVTfEAAAA2wAAAA8AAAAAAAAAAAAAAAAAmAIAAGRycy9k&#10;b3ducmV2LnhtbFBLBQYAAAAABAAEAPUAAACJAwAAAAA=&#10;" path="m164,196r,l162,192r,-10l162,60r,l160,44,156,32,150,20,140,12r,l130,8,118,4,104,,90,r,l72,2,54,6,36,12,20,22r,56l20,78,26,64,30,52,38,42r6,-8l44,34r8,-8l62,22,74,18,86,16r,l94,18r8,2l110,24r4,4l114,28r6,6l122,42r2,6l124,56r,l124,70r-2,6l122,76r-6,6l106,86r,l68,98r,l44,106r-14,6l30,112,16,122,8,134,2,148,,164r,l,172r4,10l8,190r6,10l14,200r8,8l30,214r12,4l54,218r,l70,218r14,-4l98,206r14,-10l120,174r,l110,182r-12,6l86,192r-14,l72,192r-6,l58,190r-6,-2l48,182r,l44,178r-4,-8l38,164r,-8l38,156r,-8l40,142r4,-6l48,130r,l60,122r16,-8l76,114r32,-10l124,96r,74l124,170r,14l124,184r2,14l128,206r,l134,212r6,6l176,204r,l168,200r-4,-4l164,196xe" fillcolor="#005c84" stroked="f">
                <v:path arrowok="t" o:connecttype="custom" o:connectlocs="164,196;162,182;162,60;156,32;140,12;130,8;104,0;90,0;54,6;20,22;20,78;30,52;44,34;52,26;74,18;86,16;102,20;114,28;120,34;124,48;124,56;122,76;116,82;106,86;68,98;30,112;16,122;2,148;0,164;4,182;14,200;22,208;42,218;54,218;84,214;112,196;120,174;98,188;72,192;66,192;52,188;48,182;40,170;38,156;38,148;44,136;48,130;76,114;108,104;124,170;124,184;126,198;128,206;140,218;176,204;164,196" o:connectangles="0,0,0,0,0,0,0,0,0,0,0,0,0,0,0,0,0,0,0,0,0,0,0,0,0,0,0,0,0,0,0,0,0,0,0,0,0,0,0,0,0,0,0,0,0,0,0,0,0,0,0,0,0,0,0,0"/>
              </v:shape>
              <v:shape id="Freeform 94" o:spid="_x0000_s1039" style="position:absolute;left:888;top:2;width:96;height:120;visibility:visible;mso-wrap-style:square;v-text-anchor:top" coordsize="96,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HGPcQA&#10;AADbAAAADwAAAGRycy9kb3ducmV2LnhtbESP3WrCQBSE7wt9h+UUelc3DbVodBWxFCoi1v/bQ/aY&#10;hGbPht1tjG/vCoVeDjPzDTOedqYWLTlfWVbw2ktAEOdWV1wo2O8+XwYgfEDWWFsmBVfyMJ08Powx&#10;0/bCG2q3oRARwj5DBWUITSalz0sy6Hu2IY7e2TqDIUpXSO3wEuGmlmmSvEuDFceFEhual5T/bH9N&#10;pBxXa1ek+aFdDkz6fV2cPvrNSannp242AhGoC//hv/aXVjB8g/uX+APk5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hRxj3EAAAA2wAAAA8AAAAAAAAAAAAAAAAAmAIAAGRycy9k&#10;b3ducmV2LnhtbFBLBQYAAAAABAAEAPUAAACJAwAAAAA=&#10;" path="m22,8r,74l22,82r2,10l28,100r4,6l36,108r8,2l52,112r,l60,112r6,-2l72,106r4,-4l78,98r2,-6l82,82,82,8r,l80,2,76,,96,r,l92,2r,6l90,80r,l90,90r-2,8l84,106r-6,4l72,114r-6,4l50,120r,l36,118r-8,-2l22,112r-8,-6l10,100,6,90,6,80,6,8r,l4,2,,,28,r,l24,2,22,8r,xe" fillcolor="#005c84" stroked="f">
                <v:path arrowok="t" o:connecttype="custom" o:connectlocs="22,8;22,82;22,82;24,92;28,100;32,106;36,108;44,110;52,112;52,112;60,112;66,110;72,106;76,102;78,98;80,92;82,82;82,8;82,8;80,2;76,0;96,0;96,0;92,2;92,8;90,80;90,80;90,90;88,98;84,106;78,110;72,114;66,118;50,120;50,120;36,118;28,116;22,112;14,106;10,100;6,90;6,80;6,8;6,8;4,2;0,0;28,0;28,0;24,2;22,8;22,8" o:connectangles="0,0,0,0,0,0,0,0,0,0,0,0,0,0,0,0,0,0,0,0,0,0,0,0,0,0,0,0,0,0,0,0,0,0,0,0,0,0,0,0,0,0,0,0,0,0,0,0,0,0,0"/>
              </v:shape>
              <v:shape id="Freeform 95" o:spid="_x0000_s1040" style="position:absolute;left:994;top:2;width:108;height:122;visibility:visible;mso-wrap-style:square;v-text-anchor:top" coordsize="108,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xBb8EA&#10;AADbAAAADwAAAGRycy9kb3ducmV2LnhtbESPQWsCMRSE70L/Q3iF3jSrYLFbo7RKwWt1wetj89xd&#10;unlZklc3/vumIHgcZuYbZr1NrldXCrHzbGA+K0AR19523BioTl/TFagoyBZ7z2TgRhG2m6fJGkvr&#10;R/6m61EalSEcSzTQigyl1rFuyWGc+YE4excfHEqWodE24JjhrteLonjVDjvOCy0OtGup/jn+OgNh&#10;lMpWhzQ/y7Lwl73cxvS5M+blOX28gxJK8gjf2wdr4G0J/1/yD9Cb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sQW/BAAAA2wAAAA8AAAAAAAAAAAAAAAAAmAIAAGRycy9kb3du&#10;cmV2LnhtbFBLBQYAAAAABAAEAPUAAACGAwAAAAA=&#10;" path="m94,8r,l94,2,90,r18,l108,r-4,2l104,8r,114l104,122,62,70,20,18r,92l20,110r2,6l24,118r-18,l6,118r4,-2l10,110r,-96l10,14r,-4l8,6r,l6,2,,,26,,94,84,94,8r,xe" fillcolor="#005c84" stroked="f">
                <v:path arrowok="t" o:connecttype="custom" o:connectlocs="94,8;94,8;94,2;90,0;108,0;108,0;104,2;104,8;104,122;104,122;62,70;20,18;20,110;20,110;22,116;24,118;6,118;6,118;10,116;10,110;10,14;10,14;10,10;8,6;8,6;6,2;0,0;26,0;94,84;94,8;94,8" o:connectangles="0,0,0,0,0,0,0,0,0,0,0,0,0,0,0,0,0,0,0,0,0,0,0,0,0,0,0,0,0,0,0"/>
              </v:shape>
              <v:shape id="Freeform 96" o:spid="_x0000_s1041" style="position:absolute;left:1120;top:2;width:26;height:118;visibility:visible;mso-wrap-style:square;v-text-anchor:top" coordsize="26,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cfsMMA&#10;AADbAAAADwAAAGRycy9kb3ducmV2LnhtbESPT2sCMRTE74V+h/CE3mqitf5ZjVIKQnsqrnp/bJ67&#10;i5uXbZLV7bdvBMHjMDO/YVab3jbiQj7UjjWMhgoEceFMzaWGw377OgcRIrLBxjFp+KMAm/Xz0woz&#10;4668o0seS5EgHDLUUMXYZlKGoiKLYeha4uSdnLcYk/SlNB6vCW4bOVZqKi3WnBYqbOmzouKcd1bD&#10;5K3L+2/lj++z+WT82xVSxe2P1i+D/mMJIlIfH+F7+8toWEzh9iX9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8cfsMMAAADbAAAADwAAAAAAAAAAAAAAAACYAgAAZHJzL2Rv&#10;d25yZXYueG1sUEsFBgAAAAAEAAQA9QAAAIgDAAAAAA==&#10;" path="m26,r,l22,2,20,8r,102l20,110r2,6l26,118,,118r,l2,116r2,-6l4,8r,l2,2,,,26,r,xe" fillcolor="#005c84" stroked="f">
                <v:path arrowok="t" o:connecttype="custom" o:connectlocs="26,0;26,0;22,2;20,8;20,110;20,110;22,116;26,118;0,118;0,118;2,116;4,110;4,8;4,8;2,2;0,0;26,0;26,0" o:connectangles="0,0,0,0,0,0,0,0,0,0,0,0,0,0,0,0,0,0"/>
              </v:shape>
              <v:shape id="Freeform 97" o:spid="_x0000_s1042" style="position:absolute;left:1154;top:2;width:108;height:122;visibility:visible;mso-wrap-style:square;v-text-anchor:top" coordsize="108,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J6g8EA&#10;AADbAAAADwAAAGRycy9kb3ducmV2LnhtbESPQWsCMRSE74X+h/AKvdWsQmu7NUpVBK/qQq+PzXN3&#10;6eZlSZ5u/PemUOhxmJlvmMUquV5dKcTOs4HppABFXHvbcWOgOu1e3kFFQbbYeyYDN4qwWj4+LLC0&#10;fuQDXY/SqAzhWKKBVmQotY51Sw7jxA/E2Tv74FCyDI22AccMd72eFcWbdthxXmhxoE1L9c/x4gyE&#10;USpb7dP0W14Lf97KbUzrjTHPT+nrE5RQkv/wX3tvDXzM4fdL/gF6e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7yeoPBAAAA2wAAAA8AAAAAAAAAAAAAAAAAmAIAAGRycy9kb3du&#10;cmV2LnhtbFBLBQYAAAAABAAEAPUAAACGAwAAAAA=&#10;" path="m92,8r,l92,2,88,r20,l108,r-4,4l100,8r,l58,122r,l10,8r,l6,4,,,32,r,l30,2,28,4r2,6l30,10,60,90r,l92,8r,xe" fillcolor="#005c84" stroked="f">
                <v:path arrowok="t" o:connecttype="custom" o:connectlocs="92,8;92,8;92,2;88,0;108,0;108,0;104,4;100,8;100,8;58,122;58,122;10,8;10,8;6,4;0,0;32,0;32,0;30,2;28,4;30,10;30,10;60,90;60,90;92,8;92,8" o:connectangles="0,0,0,0,0,0,0,0,0,0,0,0,0,0,0,0,0,0,0,0,0,0,0,0,0"/>
              </v:shape>
              <v:shape id="Freeform 98" o:spid="_x0000_s1043" style="position:absolute;left:1268;top:2;width:74;height:118;visibility:visible;mso-wrap-style:square;v-text-anchor:top" coordsize="74,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Va374A&#10;AADbAAAADwAAAGRycy9kb3ducmV2LnhtbERPy4rCMBTdC/5DuII7TZ2Fo9UoKhbcDT4WLi/JtS02&#10;N6XJ2OrXm4Xg8nDey3VnK/GgxpeOFUzGCQhi7UzJuYLLORvNQPiAbLByTAqe5GG96veWmBrX8pEe&#10;p5CLGMI+RQVFCHUqpdcFWfRjVxNH7uYaiyHCJpemwTaG20r+JMlUWiw5NhRY064gfT/9WwV5qTeX&#10;9rj/ta/smmynfzOZoVZqOOg2CxCBuvAVf9wHo2Aex8Yv8QfI1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SlWt++AAAA2wAAAA8AAAAAAAAAAAAAAAAAmAIAAGRycy9kb3ducmV2&#10;LnhtbFBLBQYAAAAABAAEAPUAAACDAwAAAAA=&#10;" path="m66,16r,l60,10,52,8r,l22,8r,40l50,48r,l54,46r2,-2l56,62r,l54,58r-4,l22,58r,50l22,108r20,2l42,110r12,l62,108r6,-4l74,98r-4,20l,118r,l4,116r2,-6l6,8r,l4,2,,,66,r,16l66,16xe" fillcolor="#005c84" stroked="f">
                <v:path arrowok="t" o:connecttype="custom" o:connectlocs="66,16;66,16;60,10;52,8;52,8;22,8;22,48;50,48;50,48;54,46;56,44;56,62;56,62;54,58;50,58;22,58;22,108;22,108;42,110;42,110;54,110;62,108;68,104;74,98;70,118;0,118;0,118;4,116;6,110;6,8;6,8;4,2;0,0;66,0;66,16;66,16" o:connectangles="0,0,0,0,0,0,0,0,0,0,0,0,0,0,0,0,0,0,0,0,0,0,0,0,0,0,0,0,0,0,0,0,0,0,0,0"/>
              </v:shape>
              <v:shape id="Freeform 99" o:spid="_x0000_s1044" style="position:absolute;left:1350;top:2;width:102;height:118;visibility:visible;mso-wrap-style:square;v-text-anchor:top" coordsize="102,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UNhMQA&#10;AADbAAAADwAAAGRycy9kb3ducmV2LnhtbESPQWsCMRSE74X+h/AK3jRrRamrUeyiYBGEquD1sXlu&#10;Fjcvyybq6q83BaHHYWa+Yabz1lbiSo0vHSvo9xIQxLnTJRcKDvtV9wuED8gaK8ek4E4e5rP3tymm&#10;2t34l667UIgIYZ+iAhNCnUrpc0MWfc/VxNE7ucZiiLIppG7wFuG2kp9JMpIWS44LBmvKDOXn3cUq&#10;yNaJPC6HW8zv/cUxG2zMz+P0rVTno11MQARqw3/41V5rBeMx/H2JP0DO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VDYTEAAAA2wAAAA8AAAAAAAAAAAAAAAAAmAIAAGRycy9k&#10;b3ducmV2LnhtbFBLBQYAAAAABAAEAPUAAACJAwAAAAA=&#10;" path="m48,58r,l54,60r6,4l66,72r,l76,88r8,14l92,112r,l98,116r4,2l84,118r,l80,118r-4,-2l70,110r,l50,78r,l42,68,38,64r-6,l32,64r-10,l22,110r,l24,116r2,2l,118r,l4,116r2,-6l6,8r,l4,2,,,34,r,l46,r8,2l62,6r6,4l72,14r2,6l76,28r,l76,36r-2,6l70,46r-4,4l58,56,48,58r,xm22,8r,46l22,54r10,l32,54r10,l50,48r4,-2l56,40r2,-4l58,30r,l58,22,54,14,46,8r-4,l34,6r,l22,8r,xe" fillcolor="#005c84" stroked="f">
                <v:path arrowok="t" o:connecttype="custom" o:connectlocs="48,58;60,64;66,72;84,102;92,112;102,118;84,118;76,116;70,110;50,78;38,64;32,64;22,110;24,116;0,118;4,116;6,8;4,2;34,0;46,0;62,6;72,14;76,28;76,36;70,46;58,56;48,58;22,54;32,54;42,54;54,46;58,36;58,30;54,14;42,8;34,6;22,8" o:connectangles="0,0,0,0,0,0,0,0,0,0,0,0,0,0,0,0,0,0,0,0,0,0,0,0,0,0,0,0,0,0,0,0,0,0,0,0,0"/>
                <o:lock v:ext="edit" verticies="t"/>
              </v:shape>
              <v:shape id="Freeform 100" o:spid="_x0000_s1045" style="position:absolute;left:1452;width:72;height:122;visibility:visible;mso-wrap-style:square;v-text-anchor:top" coordsize="72,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IG6cUA&#10;AADcAAAADwAAAGRycy9kb3ducmV2LnhtbESPS2sDMQyE74H+B6NAb4mdB6Vs44S0EAgllzwOPapr&#10;7XrJWl7WbrL999Uh0JvEjGY+rTZDaNWN+tREtjCbGlDEZXQN1xYu593kFVTKyA7byGThlxJs1k+j&#10;FRYu3vlIt1OulYRwKtCCz7krtE6lp4BpGjti0arYB8yy9rV2Pd4lPLR6bsyLDtiwNHjs6MNTeT39&#10;BAvV5/vhfOTKfHdfyyH5uFgs52zt83jYvoHKNOR/8+N67wTfCL48IxPo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wgbpxQAAANwAAAAPAAAAAAAAAAAAAAAAAJgCAABkcnMv&#10;ZG93bnJldi54bWxQSwUGAAAAAAQABAD1AAAAigMAAAAA&#10;" path="m72,86r,l72,94r-4,6l64,106r-4,6l54,116r-6,4l40,122r-6,l34,122,24,120,14,118,2,112,,86r,l4,96r6,8l20,112r6,2l32,114r,l38,114r6,-2l48,110r4,-4l56,98r,-6l56,92r,-6l54,80,48,74,38,68,26,62r,l16,56,8,48,2,40,2,30r,l2,24,4,18,8,12,14,8,24,2,38,r,l50,2r6,2l62,6r2,24l64,30,60,22,54,16,46,10,40,8r-6,l34,8r-8,l20,14r-4,6l16,26r,l16,32r6,6l28,44r12,4l40,48r12,6l62,62r4,4l70,72r2,6l72,86r,xe" fillcolor="#005c84" stroked="f">
                <v:path arrowok="t" o:connecttype="custom" o:connectlocs="72,86;68,100;60,112;48,120;34,122;24,120;2,112;0,86;10,104;26,114;32,114;44,112;52,106;56,92;56,86;48,74;26,62;16,56;2,40;2,30;4,18;14,8;38,0;50,2;62,6;64,30;54,16;40,8;34,8;20,14;16,26;16,32;28,44;40,48;62,62;70,72;72,86" o:connectangles="0,0,0,0,0,0,0,0,0,0,0,0,0,0,0,0,0,0,0,0,0,0,0,0,0,0,0,0,0,0,0,0,0,0,0,0,0"/>
              </v:shape>
              <v:shape id="Freeform 101" o:spid="_x0000_s1046" style="position:absolute;left:1536;top:2;width:26;height:118;visibility:visible;mso-wrap-style:square;v-text-anchor:top" coordsize="26,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JFTcEA&#10;AADcAAAADwAAAGRycy9kb3ducmV2LnhtbERPS2sCMRC+F/wPYQRvNfFRldUopSDYU+mq92Ez7i5u&#10;JmuS1fXfN4VCb/PxPWez620j7uRD7VjDZKxAEBfO1FxqOB33rysQISIbbByThicF2G0HLxvMjHvw&#10;N93zWIoUwiFDDVWMbSZlKCqyGMauJU7cxXmLMUFfSuPxkcJtI6dKLaTFmlNDhS19VFRc885qmM+6&#10;vP9U/vy2XM2nt66QKu6/tB4N+/c1iEh9/Bf/uQ8mzVcT+H0mXSC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SiRU3BAAAA3AAAAA8AAAAAAAAAAAAAAAAAmAIAAGRycy9kb3du&#10;cmV2LnhtbFBLBQYAAAAABAAEAPUAAACGAwAAAAA=&#10;" path="m26,r,l22,2,20,8r,102l20,110r2,6l26,118,,118r,l2,116r2,-6l4,8r,l2,2,,,26,r,xe" fillcolor="#005c84" stroked="f">
                <v:path arrowok="t" o:connecttype="custom" o:connectlocs="26,0;26,0;22,2;20,8;20,110;20,110;22,116;26,118;0,118;0,118;2,116;4,110;4,8;4,8;2,2;0,0;26,0;26,0" o:connectangles="0,0,0,0,0,0,0,0,0,0,0,0,0,0,0,0,0,0"/>
              </v:shape>
              <v:shape id="Freeform 102" o:spid="_x0000_s1047" style="position:absolute;left:1570;top:2;width:92;height:118;visibility:visible;mso-wrap-style:square;v-text-anchor:top" coordsize="92,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2kqcEA&#10;AADcAAAADwAAAGRycy9kb3ducmV2LnhtbERPzWrCQBC+F3yHZQQvxWwqtWh0lVKx9FhNH2DIjtlo&#10;djZktybx6buC0Nt8fL+z3va2FldqfeVYwUuSgiAunK64VPCT76cLED4ga6wdk4KBPGw3o6c1Ztp1&#10;fKDrMZQihrDPUIEJocmk9IUhiz5xDXHkTq61GCJsS6lb7GK4reUsTd+kxYpjg8GGPgwVl+OvVTBv&#10;bhplvjNz/eqWn2ek7+H8rNRk3L+vQATqw7/44f7ScX46g/sz8QK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fdpKnBAAAA3AAAAA8AAAAAAAAAAAAAAAAAmAIAAGRycy9kb3du&#10;cmV2LnhtbFBLBQYAAAAABAAEAPUAAACGAwAAAAA=&#10;" path="m56,8r,102l56,110r,6l60,118r-26,l34,118r4,-2l38,110,38,8r,l10,10r,l8,10,4,12,,16,,,92,r,16l92,16,90,12,84,10r,l56,8r,xe" fillcolor="#005c84" stroked="f">
                <v:path arrowok="t" o:connecttype="custom" o:connectlocs="56,8;56,110;56,110;56,116;60,118;34,118;34,118;38,116;38,110;38,8;38,8;10,10;10,10;8,10;4,12;0,16;0,0;92,0;92,16;92,16;90,12;84,10;84,10;56,8;56,8" o:connectangles="0,0,0,0,0,0,0,0,0,0,0,0,0,0,0,0,0,0,0,0,0,0,0,0,0"/>
              </v:shape>
              <v:shape id="Freeform 103" o:spid="_x0000_s1048" style="position:absolute;left:1666;top:2;width:100;height:118;visibility:visible;mso-wrap-style:square;v-text-anchor:top" coordsize="100,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a02MQA&#10;AADcAAAADwAAAGRycy9kb3ducmV2LnhtbERPTWvCQBC9F/wPywi9lGZjpSIxayiVQPFgMfHS25Ad&#10;k2B2NmS3Ju2vdwsFb/N4n5Nmk+nElQbXWlawiGIQxJXVLdcKTmX+vAbhPLLGzjIp+CEH2Xb2kGKi&#10;7chHuha+FiGEXYIKGu/7REpXNWTQRbYnDtzZDgZ9gEMt9YBjCDedfInjlTTYcmhosKf3hqpL8W0U&#10;1E+fxy8ruRzXp/wi94df7l93Sj3Op7cNCE+Tv4v/3R86zI+X8PdMuEB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mtNjEAAAA3AAAAA8AAAAAAAAAAAAAAAAAmAIAAGRycy9k&#10;b3ducmV2LnhtbFBLBQYAAAAABAAEAPUAAACJAwAAAAA=&#10;" path="m100,r,l92,4r-4,6l60,62r,48l60,110r2,6l68,118r-30,l38,118r4,-2l44,114r,-4l44,62,10,8r,l6,4,,,34,r,l32,,30,2r,4l32,10,56,54,80,8r,l80,4r,-2l76,r24,l100,xe" fillcolor="#005c84" stroked="f">
                <v:path arrowok="t" o:connecttype="custom" o:connectlocs="100,0;100,0;92,4;88,10;60,62;60,110;60,110;62,116;68,118;38,118;38,118;42,116;44,114;44,110;44,62;10,8;10,8;6,4;0,0;34,0;34,0;32,0;30,2;30,6;32,10;56,54;80,8;80,8;80,4;80,2;76,0;100,0;100,0" o:connectangles="0,0,0,0,0,0,0,0,0,0,0,0,0,0,0,0,0,0,0,0,0,0,0,0,0,0,0,0,0,0,0,0,0"/>
              </v:shape>
              <v:shape id="Freeform 104" o:spid="_x0000_s1049" style="position:absolute;left:1818;width:110;height:122;visibility:visible;mso-wrap-style:square;v-text-anchor:top" coordsize="110,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HXlcQA&#10;AADcAAAADwAAAGRycy9kb3ducmV2LnhtbERPTWsCMRC9C/6HMIIXqdlKse3WKEXRelW3pb1NN9PN&#10;6maybKKu/94IQm/zeJ8zmbW2EidqfOlYweMwAUGcO11yoSDbLR9eQPiArLFyTAou5GE27XYmmGp3&#10;5g2dtqEQMYR9igpMCHUqpc8NWfRDVxNH7s81FkOETSF1g+cYbis5SpKxtFhybDBY09xQftgerYLf&#10;1dd+8XNcDT7D924zNx+vz1mmler32vc3EIHa8C++u9c6zk+e4PZMvEBO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Lx15XEAAAA3AAAAA8AAAAAAAAAAAAAAAAAmAIAAGRycy9k&#10;b3ducmV2LnhtbFBLBQYAAAAABAAEAPUAAACJAwAAAAA=&#10;" path="m54,122r,l44,120,34,116,24,112r-8,-8l10,94,4,84,2,72,,60r,l2,48,4,38,10,28,16,18r8,-8l34,4,44,2,58,r,l66,2,76,4r10,6l94,16r6,10l106,36r4,12l110,62r,l110,76r-4,12l100,98r-8,10l84,114r-10,4l64,122r-10,l54,122xm18,58r,l20,72r2,12l26,92r4,8l36,106r6,4l50,112r6,2l56,114r8,-2l72,110r6,-4l82,100r4,-8l90,84,92,74r,-12l92,62r,-12l90,40,86,30,82,22,78,16,72,12,64,8r-8,l56,8r-8,l40,10r-6,6l28,20r-4,8l22,36,20,46,18,58r,xe" fillcolor="#005c84" stroked="f">
                <v:path arrowok="t" o:connecttype="custom" o:connectlocs="54,122;34,116;16,104;4,84;0,60;2,48;10,28;24,10;44,2;58,0;76,4;94,16;106,36;110,62;110,76;100,98;84,114;64,122;54,122;18,58;22,84;30,100;42,110;56,114;64,112;78,106;86,92;92,74;92,62;90,40;82,22;72,12;56,8;48,8;34,16;24,28;20,46;18,58" o:connectangles="0,0,0,0,0,0,0,0,0,0,0,0,0,0,0,0,0,0,0,0,0,0,0,0,0,0,0,0,0,0,0,0,0,0,0,0,0,0"/>
                <o:lock v:ext="edit" verticies="t"/>
              </v:shape>
              <v:shape id="Freeform 105" o:spid="_x0000_s1050" style="position:absolute;left:1940;top:2;width:70;height:118;visibility:visible;mso-wrap-style:square;v-text-anchor:top" coordsize="70,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K0pMEA&#10;AADcAAAADwAAAGRycy9kb3ducmV2LnhtbERPTWvDMAy9D/YfjAa7Lc46Gkpat4RB2dZb04xdRawm&#10;obEcbDfJ/n09GPSmx/vUZjebXozkfGdZwWuSgiCure64UVCd9i8rED4ga+wtk4Jf8rDbPj5sMNd2&#10;4iONZWhEDGGfo4I2hCGX0tctGfSJHYgjd7bOYIjQNVI7nGK46eUiTTNpsOPY0OJA7y3Vl/JqFARX&#10;YHb42WP1TW/m0k3Lj7H4Uur5aS7WIALN4S7+d3/qOD9dwt8z8QK5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nStKTBAAAA3AAAAA8AAAAAAAAAAAAAAAAAmAIAAGRycy9kb3du&#10;cmV2LnhtbFBLBQYAAAAABAAEAPUAAACGAwAAAAA=&#10;" path="m26,118l,118r,l4,116r,-6l4,8r,l4,2,,,70,r,16l70,16,64,10,54,8r,l22,8r,40l50,48r,l54,46r2,-2l56,62r,l54,58r-4,l22,58r,52l22,110r,6l26,118r,xe" fillcolor="#005c84" stroked="f">
                <v:path arrowok="t" o:connecttype="custom" o:connectlocs="26,118;0,118;0,118;4,116;4,110;4,8;4,8;4,2;0,0;70,0;70,16;70,16;64,10;54,8;54,8;22,8;22,48;50,48;50,48;54,46;56,44;56,62;56,62;54,58;50,58;22,58;22,110;22,110;22,116;26,118;26,118" o:connectangles="0,0,0,0,0,0,0,0,0,0,0,0,0,0,0,0,0,0,0,0,0,0,0,0,0,0,0,0,0,0,0"/>
              </v:shape>
              <w10:wrap anchorx="margin"/>
            </v:group>
          </w:pict>
        </mc:Fallback>
      </mc:AlternateContent>
    </w:r>
  </w:p>
  <w:p w14:paraId="62A907E3" w14:textId="729D89EE" w:rsidR="00C55506" w:rsidRDefault="00C55506">
    <w:pPr>
      <w:pStyle w:val="Header"/>
    </w:pPr>
  </w:p>
  <w:p w14:paraId="454C927F" w14:textId="693B2880" w:rsidR="006468F3" w:rsidRPr="006468F3" w:rsidRDefault="006468F3">
    <w:pPr>
      <w:pStyle w:val="Header"/>
      <w:rPr>
        <w:sz w:val="16"/>
        <w:szCs w:val="16"/>
      </w:rPr>
    </w:pPr>
  </w:p>
  <w:p w14:paraId="259CEE60" w14:textId="7819AE89" w:rsidR="006468F3" w:rsidRDefault="003632B4">
    <w:pPr>
      <w:pStyle w:val="Header"/>
    </w:pPr>
    <w:r>
      <w:rPr>
        <w:noProof/>
        <w:lang w:eastAsia="en-GB"/>
      </w:rPr>
      <mc:AlternateContent>
        <mc:Choice Requires="wps">
          <w:drawing>
            <wp:anchor distT="0" distB="0" distL="114300" distR="114300" simplePos="0" relativeHeight="251666432" behindDoc="0" locked="0" layoutInCell="1" allowOverlap="1" wp14:anchorId="598CA303" wp14:editId="005535E3">
              <wp:simplePos x="0" y="0"/>
              <wp:positionH relativeFrom="margin">
                <wp:posOffset>-163902</wp:posOffset>
              </wp:positionH>
              <wp:positionV relativeFrom="page">
                <wp:posOffset>896632</wp:posOffset>
              </wp:positionV>
              <wp:extent cx="2533650" cy="345416"/>
              <wp:effectExtent l="0" t="0" r="0" b="0"/>
              <wp:wrapNone/>
              <wp:docPr id="62"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0" cy="345416"/>
                      </a:xfrm>
                      <a:prstGeom prst="rect">
                        <a:avLst/>
                      </a:prstGeom>
                      <a:ln>
                        <a:noFill/>
                      </a:ln>
                    </wps:spPr>
                    <wps:txbx>
                      <w:txbxContent>
                        <w:p w14:paraId="73644D8D" w14:textId="402DE5E9" w:rsidR="000A60F1" w:rsidRDefault="000A60F1" w:rsidP="000A60F1">
                          <w:pPr>
                            <w:spacing w:after="0" w:line="240" w:lineRule="auto"/>
                            <w:ind w:right="-323"/>
                            <w:rPr>
                              <w:rFonts w:ascii="Arial" w:eastAsia="Arial" w:hAnsi="Arial" w:cs="Arial"/>
                              <w:b/>
                              <w:sz w:val="20"/>
                              <w:szCs w:val="20"/>
                            </w:rPr>
                          </w:pPr>
                          <w:r w:rsidRPr="00C55506">
                            <w:rPr>
                              <w:rFonts w:ascii="Arial" w:eastAsia="Arial" w:hAnsi="Arial" w:cs="Arial"/>
                              <w:b/>
                              <w:sz w:val="20"/>
                              <w:szCs w:val="20"/>
                            </w:rPr>
                            <w:t xml:space="preserve">Issue </w:t>
                          </w:r>
                          <w:r w:rsidR="009A77F0">
                            <w:rPr>
                              <w:rFonts w:ascii="Arial" w:eastAsia="Arial" w:hAnsi="Arial" w:cs="Arial"/>
                              <w:b/>
                              <w:sz w:val="20"/>
                              <w:szCs w:val="20"/>
                            </w:rPr>
                            <w:t>12</w:t>
                          </w:r>
                          <w:proofErr w:type="gramStart"/>
                          <w:r>
                            <w:rPr>
                              <w:rFonts w:ascii="Arial" w:eastAsia="Arial" w:hAnsi="Arial" w:cs="Arial"/>
                              <w:b/>
                              <w:sz w:val="20"/>
                              <w:szCs w:val="20"/>
                            </w:rPr>
                            <w:t>–</w:t>
                          </w:r>
                          <w:r w:rsidRPr="00C55506">
                            <w:rPr>
                              <w:rFonts w:ascii="Arial" w:eastAsia="Arial" w:hAnsi="Arial" w:cs="Arial"/>
                              <w:b/>
                              <w:sz w:val="20"/>
                              <w:szCs w:val="20"/>
                            </w:rPr>
                            <w:t xml:space="preserve"> </w:t>
                          </w:r>
                          <w:r w:rsidR="00FA1913">
                            <w:rPr>
                              <w:rFonts w:ascii="Arial" w:eastAsia="Arial" w:hAnsi="Arial" w:cs="Arial"/>
                              <w:b/>
                              <w:sz w:val="20"/>
                              <w:szCs w:val="20"/>
                            </w:rPr>
                            <w:t xml:space="preserve"> </w:t>
                          </w:r>
                          <w:r w:rsidR="006C1537">
                            <w:rPr>
                              <w:rFonts w:ascii="Arial" w:eastAsia="Arial" w:hAnsi="Arial" w:cs="Arial"/>
                              <w:b/>
                              <w:sz w:val="20"/>
                              <w:szCs w:val="20"/>
                            </w:rPr>
                            <w:t>February</w:t>
                          </w:r>
                          <w:proofErr w:type="gramEnd"/>
                          <w:r w:rsidR="006C1537">
                            <w:rPr>
                              <w:rFonts w:ascii="Arial" w:eastAsia="Arial" w:hAnsi="Arial" w:cs="Arial"/>
                              <w:b/>
                              <w:sz w:val="20"/>
                              <w:szCs w:val="20"/>
                            </w:rPr>
                            <w:t xml:space="preserve"> </w:t>
                          </w:r>
                          <w:r w:rsidR="004E5467">
                            <w:rPr>
                              <w:rFonts w:ascii="Arial" w:eastAsia="Arial" w:hAnsi="Arial" w:cs="Arial"/>
                              <w:b/>
                              <w:sz w:val="20"/>
                              <w:szCs w:val="20"/>
                            </w:rPr>
                            <w:t>2020</w:t>
                          </w:r>
                        </w:p>
                        <w:p w14:paraId="13D53CBA" w14:textId="2305213C" w:rsidR="000A60F1" w:rsidRPr="00B12943" w:rsidRDefault="000A60F1" w:rsidP="000A60F1">
                          <w:pPr>
                            <w:spacing w:after="0" w:line="240" w:lineRule="auto"/>
                            <w:ind w:right="-323"/>
                            <w:rPr>
                              <w:rFonts w:ascii="Arial" w:eastAsia="Arial" w:hAnsi="Arial" w:cs="Arial"/>
                              <w:b/>
                              <w:color w:val="9CC2E5" w:themeColor="accent1" w:themeTint="99"/>
                              <w:sz w:val="20"/>
                              <w:szCs w:val="20"/>
                            </w:rPr>
                          </w:pPr>
                        </w:p>
                        <w:p w14:paraId="5D1BDC9B" w14:textId="77777777" w:rsidR="000A60F1" w:rsidRPr="00C55506" w:rsidRDefault="000A60F1" w:rsidP="000A60F1">
                          <w:pPr>
                            <w:ind w:right="-321"/>
                            <w:rPr>
                              <w:b/>
                              <w:sz w:val="20"/>
                              <w:szCs w:val="20"/>
                            </w:rPr>
                          </w:pPr>
                        </w:p>
                      </w:txbxContent>
                    </wps:txbx>
                    <wps:bodyPr horzOverflow="overflow" vert="horz"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w14:anchorId="598CA303" id="Rectangle 62" o:spid="_x0000_s1029" style="position:absolute;margin-left:-12.9pt;margin-top:70.6pt;width:199.5pt;height:27.2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" filled="f" stroked="f">
              <v:textbox inset="0,0,0,0">
                <w:txbxContent>
                  <w:p w14:paraId="73644D8D" w14:textId="402DE5E9" w:rsidR="000A60F1" w:rsidRDefault="000A60F1" w:rsidP="000A60F1">
                    <w:pPr>
                      <w:spacing w:after="0" w:line="240" w:lineRule="auto"/>
                      <w:ind w:right="-323"/>
                      <w:rPr>
                        <w:rFonts w:ascii="Arial" w:eastAsia="Arial" w:hAnsi="Arial" w:cs="Arial"/>
                        <w:b/>
                        <w:sz w:val="20"/>
                        <w:szCs w:val="20"/>
                      </w:rPr>
                    </w:pPr>
                    <w:r w:rsidRPr="00C55506">
                      <w:rPr>
                        <w:rFonts w:ascii="Arial" w:eastAsia="Arial" w:hAnsi="Arial" w:cs="Arial"/>
                        <w:b/>
                        <w:sz w:val="20"/>
                        <w:szCs w:val="20"/>
                      </w:rPr>
                      <w:t xml:space="preserve">Issue </w:t>
                    </w:r>
                    <w:r w:rsidR="009A77F0">
                      <w:rPr>
                        <w:rFonts w:ascii="Arial" w:eastAsia="Arial" w:hAnsi="Arial" w:cs="Arial"/>
                        <w:b/>
                        <w:sz w:val="20"/>
                        <w:szCs w:val="20"/>
                      </w:rPr>
                      <w:t>12</w:t>
                    </w:r>
                    <w:proofErr w:type="gramStart"/>
                    <w:r>
                      <w:rPr>
                        <w:rFonts w:ascii="Arial" w:eastAsia="Arial" w:hAnsi="Arial" w:cs="Arial"/>
                        <w:b/>
                        <w:sz w:val="20"/>
                        <w:szCs w:val="20"/>
                      </w:rPr>
                      <w:t>–</w:t>
                    </w:r>
                    <w:r w:rsidRPr="00C55506">
                      <w:rPr>
                        <w:rFonts w:ascii="Arial" w:eastAsia="Arial" w:hAnsi="Arial" w:cs="Arial"/>
                        <w:b/>
                        <w:sz w:val="20"/>
                        <w:szCs w:val="20"/>
                      </w:rPr>
                      <w:t xml:space="preserve"> </w:t>
                    </w:r>
                    <w:r w:rsidR="00FA1913">
                      <w:rPr>
                        <w:rFonts w:ascii="Arial" w:eastAsia="Arial" w:hAnsi="Arial" w:cs="Arial"/>
                        <w:b/>
                        <w:sz w:val="20"/>
                        <w:szCs w:val="20"/>
                      </w:rPr>
                      <w:t xml:space="preserve"> </w:t>
                    </w:r>
                    <w:r w:rsidR="006C1537">
                      <w:rPr>
                        <w:rFonts w:ascii="Arial" w:eastAsia="Arial" w:hAnsi="Arial" w:cs="Arial"/>
                        <w:b/>
                        <w:sz w:val="20"/>
                        <w:szCs w:val="20"/>
                      </w:rPr>
                      <w:t>February</w:t>
                    </w:r>
                    <w:proofErr w:type="gramEnd"/>
                    <w:r w:rsidR="006C1537">
                      <w:rPr>
                        <w:rFonts w:ascii="Arial" w:eastAsia="Arial" w:hAnsi="Arial" w:cs="Arial"/>
                        <w:b/>
                        <w:sz w:val="20"/>
                        <w:szCs w:val="20"/>
                      </w:rPr>
                      <w:t xml:space="preserve"> </w:t>
                    </w:r>
                    <w:r w:rsidR="004E5467">
                      <w:rPr>
                        <w:rFonts w:ascii="Arial" w:eastAsia="Arial" w:hAnsi="Arial" w:cs="Arial"/>
                        <w:b/>
                        <w:sz w:val="20"/>
                        <w:szCs w:val="20"/>
                      </w:rPr>
                      <w:t>2020</w:t>
                    </w:r>
                  </w:p>
                  <w:p w14:paraId="13D53CBA" w14:textId="2305213C" w:rsidR="000A60F1" w:rsidRPr="00B12943" w:rsidRDefault="000A60F1" w:rsidP="000A60F1">
                    <w:pPr>
                      <w:spacing w:after="0" w:line="240" w:lineRule="auto"/>
                      <w:ind w:right="-323"/>
                      <w:rPr>
                        <w:rFonts w:ascii="Arial" w:eastAsia="Arial" w:hAnsi="Arial" w:cs="Arial"/>
                        <w:b/>
                        <w:color w:val="9CC2E5" w:themeColor="accent1" w:themeTint="99"/>
                        <w:sz w:val="20"/>
                        <w:szCs w:val="20"/>
                      </w:rPr>
                    </w:pPr>
                  </w:p>
                  <w:p w14:paraId="5D1BDC9B" w14:textId="77777777" w:rsidR="000A60F1" w:rsidRPr="00C55506" w:rsidRDefault="000A60F1" w:rsidP="000A60F1">
                    <w:pPr>
                      <w:ind w:right="-321"/>
                      <w:rPr>
                        <w:b/>
                        <w:sz w:val="20"/>
                        <w:szCs w:val="20"/>
                      </w:rPr>
                    </w:pPr>
                  </w:p>
                </w:txbxContent>
              </v:textbox>
              <w10:wrap anchorx="margin" anchory="page"/>
            </v:rect>
          </w:pict>
        </mc:Fallback>
      </mc:AlternateContent>
    </w:r>
  </w:p>
  <w:p w14:paraId="09A06EDA" w14:textId="0C49A540" w:rsidR="00D45549" w:rsidRDefault="00D75825">
    <w:pPr>
      <w:pStyle w:val="Header"/>
    </w:pPr>
    <w:r>
      <w:rPr>
        <w:noProof/>
        <w:lang w:eastAsia="en-GB"/>
      </w:rPr>
      <mc:AlternateContent>
        <mc:Choice Requires="wps">
          <w:drawing>
            <wp:anchor distT="45720" distB="45720" distL="114300" distR="114300" simplePos="0" relativeHeight="251658240" behindDoc="0" locked="0" layoutInCell="1" allowOverlap="1" wp14:anchorId="576FEB19" wp14:editId="2D17644D">
              <wp:simplePos x="0" y="0"/>
              <wp:positionH relativeFrom="page">
                <wp:posOffset>0</wp:posOffset>
              </wp:positionH>
              <wp:positionV relativeFrom="paragraph">
                <wp:posOffset>245278</wp:posOffset>
              </wp:positionV>
              <wp:extent cx="7581265" cy="229870"/>
              <wp:effectExtent l="0" t="0" r="635" b="0"/>
              <wp:wrapThrough wrapText="bothSides">
                <wp:wrapPolygon edited="0">
                  <wp:start x="0" y="0"/>
                  <wp:lineTo x="0" y="19691"/>
                  <wp:lineTo x="21548" y="19691"/>
                  <wp:lineTo x="21548" y="0"/>
                  <wp:lineTo x="0" y="0"/>
                </wp:wrapPolygon>
              </wp:wrapThrough>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81265" cy="229870"/>
                      </a:xfrm>
                      <a:prstGeom prst="rect">
                        <a:avLst/>
                      </a:prstGeom>
                      <a:solidFill>
                        <a:schemeClr val="accent1">
                          <a:lumMod val="75000"/>
                        </a:schemeClr>
                      </a:solidFill>
                      <a:ln w="9525">
                        <a:noFill/>
                        <a:miter lim="800000"/>
                        <a:headEnd/>
                        <a:tailEnd/>
                      </a:ln>
                    </wps:spPr>
                    <wps:txbx>
                      <w:txbxContent>
                        <w:p w14:paraId="4FD98954" w14:textId="2EFBF86B" w:rsidR="00D45549" w:rsidRPr="00B4317D" w:rsidRDefault="00D45549" w:rsidP="002F2DF9">
                          <w:pPr>
                            <w:jc w:val="center"/>
                            <w:rPr>
                              <w:color w:val="538135" w:themeColor="accent6" w:themeShade="BF"/>
                            </w:rPr>
                          </w:pPr>
                        </w:p>
                      </w:txbxContent>
                    </wps:txbx>
                    <wps:bodyPr rot="0" vert="horz" wrap="square" lIns="91440" tIns="45720" rIns="9144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6FEB19" id="_x0000_t202" coordsize="21600,21600" o:spt="202" path="m,l,21600r21600,l21600,xe">
              <v:stroke joinstyle="miter"/>
              <v:path gradientshapeok="t" o:connecttype="rect"/>
            </v:shapetype>
            <v:shape id="_x0000_s1030" type="#_x0000_t202" style="position:absolute;margin-left:0;margin-top:19.3pt;width:596.95pt;height:18.1pt;z-index:251658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" fillcolor="#2e74b5 [2404]" stroked="f">
              <v:textbox inset=",,,0">
                <w:txbxContent>
                  <w:p w14:paraId="4FD98954" w14:textId="2EFBF86B" w:rsidR="00D45549" w:rsidRPr="00B4317D" w:rsidRDefault="00D45549" w:rsidP="002F2DF9">
                    <w:pPr>
                      <w:jc w:val="center"/>
                      <w:rPr>
                        <w:color w:val="538135" w:themeColor="accent6" w:themeShade="BF"/>
                      </w:rPr>
                    </w:pPr>
                  </w:p>
                </w:txbxContent>
              </v:textbox>
              <w10:wrap type="through" anchorx="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A5C63"/>
    <w:multiLevelType w:val="hybridMultilevel"/>
    <w:tmpl w:val="2620E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90729"/>
    <w:multiLevelType w:val="hybridMultilevel"/>
    <w:tmpl w:val="AA96E852"/>
    <w:lvl w:ilvl="0" w:tplc="86AC11AA">
      <w:numFmt w:val="bullet"/>
      <w:lvlText w:val="•"/>
      <w:lvlJc w:val="left"/>
      <w:pPr>
        <w:ind w:left="360" w:hanging="360"/>
      </w:pPr>
      <w:rPr>
        <w:rFonts w:ascii="Cambria" w:eastAsia="Calibri" w:hAnsi="Cambria" w:cs="Cambria"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57615E"/>
    <w:multiLevelType w:val="hybridMultilevel"/>
    <w:tmpl w:val="4D845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F61311"/>
    <w:multiLevelType w:val="hybridMultilevel"/>
    <w:tmpl w:val="73D04C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FA20C0"/>
    <w:multiLevelType w:val="hybridMultilevel"/>
    <w:tmpl w:val="4E94EF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A7648E5"/>
    <w:multiLevelType w:val="hybridMultilevel"/>
    <w:tmpl w:val="97262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BFF34A3"/>
    <w:multiLevelType w:val="multilevel"/>
    <w:tmpl w:val="FEF6B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CAB02EE"/>
    <w:multiLevelType w:val="hybridMultilevel"/>
    <w:tmpl w:val="3D60E0D8"/>
    <w:lvl w:ilvl="0" w:tplc="5720E94A">
      <w:start w:val="1"/>
      <w:numFmt w:val="bullet"/>
      <w:pStyle w:val="bullets1"/>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3907A9A"/>
    <w:multiLevelType w:val="hybridMultilevel"/>
    <w:tmpl w:val="77F47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223B44"/>
    <w:multiLevelType w:val="hybridMultilevel"/>
    <w:tmpl w:val="1EDEAF86"/>
    <w:lvl w:ilvl="0" w:tplc="A712E76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32D069E"/>
    <w:multiLevelType w:val="hybridMultilevel"/>
    <w:tmpl w:val="797E5434"/>
    <w:lvl w:ilvl="0" w:tplc="C836761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F6068E"/>
    <w:multiLevelType w:val="hybridMultilevel"/>
    <w:tmpl w:val="3886FB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7FA21C3"/>
    <w:multiLevelType w:val="hybridMultilevel"/>
    <w:tmpl w:val="3C5881FE"/>
    <w:lvl w:ilvl="0" w:tplc="84ECC4FA">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574902"/>
    <w:multiLevelType w:val="hybridMultilevel"/>
    <w:tmpl w:val="36E8B3B4"/>
    <w:lvl w:ilvl="0" w:tplc="C97AC84A">
      <w:numFmt w:val="bullet"/>
      <w:lvlText w:val="•"/>
      <w:lvlJc w:val="left"/>
      <w:pPr>
        <w:ind w:left="1440" w:hanging="720"/>
      </w:pPr>
      <w:rPr>
        <w:rFonts w:ascii="Arial" w:eastAsiaTheme="minorEastAsia"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44401371"/>
    <w:multiLevelType w:val="hybridMultilevel"/>
    <w:tmpl w:val="3CCE3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C53942"/>
    <w:multiLevelType w:val="hybridMultilevel"/>
    <w:tmpl w:val="AFE456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4A31772B"/>
    <w:multiLevelType w:val="hybridMultilevel"/>
    <w:tmpl w:val="049AE2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4C7908EE"/>
    <w:multiLevelType w:val="hybridMultilevel"/>
    <w:tmpl w:val="9EDE59A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4E403DD9"/>
    <w:multiLevelType w:val="hybridMultilevel"/>
    <w:tmpl w:val="CFACA8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46850E4"/>
    <w:multiLevelType w:val="hybridMultilevel"/>
    <w:tmpl w:val="E63641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AA645A"/>
    <w:multiLevelType w:val="hybridMultilevel"/>
    <w:tmpl w:val="1876D3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9F65594"/>
    <w:multiLevelType w:val="hybridMultilevel"/>
    <w:tmpl w:val="8D823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25603E"/>
    <w:multiLevelType w:val="hybridMultilevel"/>
    <w:tmpl w:val="0D40A5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70220A6A"/>
    <w:multiLevelType w:val="hybridMultilevel"/>
    <w:tmpl w:val="77C0602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70BE03E8"/>
    <w:multiLevelType w:val="hybridMultilevel"/>
    <w:tmpl w:val="110C6D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6"/>
  </w:num>
  <w:num w:numId="3">
    <w:abstractNumId w:val="4"/>
  </w:num>
  <w:num w:numId="4">
    <w:abstractNumId w:val="15"/>
  </w:num>
  <w:num w:numId="5">
    <w:abstractNumId w:val="11"/>
  </w:num>
  <w:num w:numId="6">
    <w:abstractNumId w:val="1"/>
  </w:num>
  <w:num w:numId="7">
    <w:abstractNumId w:val="13"/>
  </w:num>
  <w:num w:numId="8">
    <w:abstractNumId w:val="9"/>
  </w:num>
  <w:num w:numId="9">
    <w:abstractNumId w:val="24"/>
  </w:num>
  <w:num w:numId="10">
    <w:abstractNumId w:val="7"/>
  </w:num>
  <w:num w:numId="11">
    <w:abstractNumId w:val="14"/>
  </w:num>
  <w:num w:numId="12">
    <w:abstractNumId w:val="2"/>
  </w:num>
  <w:num w:numId="13">
    <w:abstractNumId w:val="0"/>
  </w:num>
  <w:num w:numId="14">
    <w:abstractNumId w:val="16"/>
  </w:num>
  <w:num w:numId="15">
    <w:abstractNumId w:val="20"/>
  </w:num>
  <w:num w:numId="16">
    <w:abstractNumId w:val="10"/>
  </w:num>
  <w:num w:numId="17">
    <w:abstractNumId w:val="19"/>
  </w:num>
  <w:num w:numId="18">
    <w:abstractNumId w:val="21"/>
  </w:num>
  <w:num w:numId="19">
    <w:abstractNumId w:val="12"/>
  </w:num>
  <w:num w:numId="20">
    <w:abstractNumId w:val="8"/>
  </w:num>
  <w:num w:numId="21">
    <w:abstractNumId w:val="18"/>
  </w:num>
  <w:num w:numId="22">
    <w:abstractNumId w:val="23"/>
  </w:num>
  <w:num w:numId="23">
    <w:abstractNumId w:val="22"/>
  </w:num>
  <w:num w:numId="24">
    <w:abstractNumId w:val="5"/>
  </w:num>
  <w:num w:numId="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252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wx052svx0wfmewrfpvptvidw9svrxvzvsz&quot;&gt;JEB EndNote Library RESCUE Mar 2016&lt;record-ids&gt;&lt;item&gt;1&lt;/item&gt;&lt;item&gt;48&lt;/item&gt;&lt;item&gt;53&lt;/item&gt;&lt;/record-ids&gt;&lt;/item&gt;&lt;/Libraries&gt;"/>
  </w:docVars>
  <w:rsids>
    <w:rsidRoot w:val="00FC3717"/>
    <w:rsid w:val="00000CE3"/>
    <w:rsid w:val="000068B1"/>
    <w:rsid w:val="00007E7D"/>
    <w:rsid w:val="00020828"/>
    <w:rsid w:val="00037D52"/>
    <w:rsid w:val="00041D20"/>
    <w:rsid w:val="000445A8"/>
    <w:rsid w:val="00053E03"/>
    <w:rsid w:val="0006014A"/>
    <w:rsid w:val="00060692"/>
    <w:rsid w:val="00066633"/>
    <w:rsid w:val="000700B8"/>
    <w:rsid w:val="00072865"/>
    <w:rsid w:val="000814D5"/>
    <w:rsid w:val="000827FC"/>
    <w:rsid w:val="00087B1C"/>
    <w:rsid w:val="0009175F"/>
    <w:rsid w:val="00097036"/>
    <w:rsid w:val="000A60F1"/>
    <w:rsid w:val="000A7A49"/>
    <w:rsid w:val="000D0D7E"/>
    <w:rsid w:val="000D10A2"/>
    <w:rsid w:val="000E65C4"/>
    <w:rsid w:val="000F1153"/>
    <w:rsid w:val="000F6FAC"/>
    <w:rsid w:val="00105319"/>
    <w:rsid w:val="0010627D"/>
    <w:rsid w:val="00115147"/>
    <w:rsid w:val="001248B2"/>
    <w:rsid w:val="00133D2F"/>
    <w:rsid w:val="001440A0"/>
    <w:rsid w:val="00152A66"/>
    <w:rsid w:val="00157187"/>
    <w:rsid w:val="00163591"/>
    <w:rsid w:val="00182466"/>
    <w:rsid w:val="001840BE"/>
    <w:rsid w:val="00192FF4"/>
    <w:rsid w:val="001931D5"/>
    <w:rsid w:val="001B1B2C"/>
    <w:rsid w:val="001C11AC"/>
    <w:rsid w:val="001C3C92"/>
    <w:rsid w:val="001C6371"/>
    <w:rsid w:val="001C65AD"/>
    <w:rsid w:val="001C75BE"/>
    <w:rsid w:val="001E0EDB"/>
    <w:rsid w:val="001E41B2"/>
    <w:rsid w:val="001E422E"/>
    <w:rsid w:val="001E571A"/>
    <w:rsid w:val="001F2180"/>
    <w:rsid w:val="00200911"/>
    <w:rsid w:val="00204F0B"/>
    <w:rsid w:val="00212F54"/>
    <w:rsid w:val="00213F16"/>
    <w:rsid w:val="00222E92"/>
    <w:rsid w:val="002337C8"/>
    <w:rsid w:val="00237F20"/>
    <w:rsid w:val="00250825"/>
    <w:rsid w:val="00261EE2"/>
    <w:rsid w:val="0026581B"/>
    <w:rsid w:val="002665F8"/>
    <w:rsid w:val="00274DD7"/>
    <w:rsid w:val="00290915"/>
    <w:rsid w:val="002A6B82"/>
    <w:rsid w:val="002B303C"/>
    <w:rsid w:val="002C29DE"/>
    <w:rsid w:val="002E221B"/>
    <w:rsid w:val="002E301B"/>
    <w:rsid w:val="002E3872"/>
    <w:rsid w:val="002E56E4"/>
    <w:rsid w:val="002E6E2A"/>
    <w:rsid w:val="002E70D0"/>
    <w:rsid w:val="002E7476"/>
    <w:rsid w:val="002F2DF9"/>
    <w:rsid w:val="002F7BFB"/>
    <w:rsid w:val="00311289"/>
    <w:rsid w:val="00316B9B"/>
    <w:rsid w:val="00316C76"/>
    <w:rsid w:val="00332B06"/>
    <w:rsid w:val="00332C91"/>
    <w:rsid w:val="003360D5"/>
    <w:rsid w:val="003425B6"/>
    <w:rsid w:val="00344FAD"/>
    <w:rsid w:val="00353A8D"/>
    <w:rsid w:val="00361C1C"/>
    <w:rsid w:val="00361E98"/>
    <w:rsid w:val="003632B4"/>
    <w:rsid w:val="0036698C"/>
    <w:rsid w:val="00366E7B"/>
    <w:rsid w:val="00370568"/>
    <w:rsid w:val="00372830"/>
    <w:rsid w:val="00373099"/>
    <w:rsid w:val="00373B8B"/>
    <w:rsid w:val="00393179"/>
    <w:rsid w:val="003A05D7"/>
    <w:rsid w:val="003A647A"/>
    <w:rsid w:val="003B2943"/>
    <w:rsid w:val="003C1EF0"/>
    <w:rsid w:val="003C59C4"/>
    <w:rsid w:val="003E516B"/>
    <w:rsid w:val="004028A8"/>
    <w:rsid w:val="004038B3"/>
    <w:rsid w:val="00411526"/>
    <w:rsid w:val="00412A8D"/>
    <w:rsid w:val="00412FDA"/>
    <w:rsid w:val="004138AA"/>
    <w:rsid w:val="004313C9"/>
    <w:rsid w:val="00432702"/>
    <w:rsid w:val="0043495E"/>
    <w:rsid w:val="00437BB5"/>
    <w:rsid w:val="0044478E"/>
    <w:rsid w:val="00447702"/>
    <w:rsid w:val="004574E9"/>
    <w:rsid w:val="00465C53"/>
    <w:rsid w:val="004737EC"/>
    <w:rsid w:val="00490A77"/>
    <w:rsid w:val="00495511"/>
    <w:rsid w:val="004B4C9A"/>
    <w:rsid w:val="004C3830"/>
    <w:rsid w:val="004C7B57"/>
    <w:rsid w:val="004D0B6A"/>
    <w:rsid w:val="004D219A"/>
    <w:rsid w:val="004E5467"/>
    <w:rsid w:val="004F39B1"/>
    <w:rsid w:val="004F44E3"/>
    <w:rsid w:val="004F62F6"/>
    <w:rsid w:val="00501F44"/>
    <w:rsid w:val="00520594"/>
    <w:rsid w:val="0052100B"/>
    <w:rsid w:val="00524E87"/>
    <w:rsid w:val="00537B04"/>
    <w:rsid w:val="00541E8A"/>
    <w:rsid w:val="00544E41"/>
    <w:rsid w:val="00545CCD"/>
    <w:rsid w:val="00553D8E"/>
    <w:rsid w:val="00554E8A"/>
    <w:rsid w:val="005558E5"/>
    <w:rsid w:val="0056596D"/>
    <w:rsid w:val="00565B9B"/>
    <w:rsid w:val="00570C43"/>
    <w:rsid w:val="00580B70"/>
    <w:rsid w:val="00592FAB"/>
    <w:rsid w:val="00597425"/>
    <w:rsid w:val="005974B8"/>
    <w:rsid w:val="005A4BFB"/>
    <w:rsid w:val="005A4D34"/>
    <w:rsid w:val="005B235A"/>
    <w:rsid w:val="005B28CF"/>
    <w:rsid w:val="005C3814"/>
    <w:rsid w:val="005C4FBD"/>
    <w:rsid w:val="005D1733"/>
    <w:rsid w:val="005E71B5"/>
    <w:rsid w:val="005F0238"/>
    <w:rsid w:val="0060133E"/>
    <w:rsid w:val="00606EC6"/>
    <w:rsid w:val="006126A4"/>
    <w:rsid w:val="00641B43"/>
    <w:rsid w:val="00643101"/>
    <w:rsid w:val="006460BC"/>
    <w:rsid w:val="006468F3"/>
    <w:rsid w:val="00647A22"/>
    <w:rsid w:val="00647F80"/>
    <w:rsid w:val="00652650"/>
    <w:rsid w:val="00652EB7"/>
    <w:rsid w:val="00660759"/>
    <w:rsid w:val="00664F88"/>
    <w:rsid w:val="00665B0A"/>
    <w:rsid w:val="006724FA"/>
    <w:rsid w:val="0067660E"/>
    <w:rsid w:val="00680D07"/>
    <w:rsid w:val="0068112D"/>
    <w:rsid w:val="0068173C"/>
    <w:rsid w:val="006A38C1"/>
    <w:rsid w:val="006C10C3"/>
    <w:rsid w:val="006C1537"/>
    <w:rsid w:val="006D2D9A"/>
    <w:rsid w:val="006D3D87"/>
    <w:rsid w:val="006D42AC"/>
    <w:rsid w:val="006D6A2C"/>
    <w:rsid w:val="006E3233"/>
    <w:rsid w:val="006E7C7C"/>
    <w:rsid w:val="006F39BC"/>
    <w:rsid w:val="006F40CA"/>
    <w:rsid w:val="006F554F"/>
    <w:rsid w:val="006F5E99"/>
    <w:rsid w:val="006F6F73"/>
    <w:rsid w:val="007051AF"/>
    <w:rsid w:val="00726F1B"/>
    <w:rsid w:val="00727AE1"/>
    <w:rsid w:val="007347A5"/>
    <w:rsid w:val="00744EDC"/>
    <w:rsid w:val="00761DDC"/>
    <w:rsid w:val="00765FAD"/>
    <w:rsid w:val="00776863"/>
    <w:rsid w:val="007A1472"/>
    <w:rsid w:val="007A22C0"/>
    <w:rsid w:val="007A4B2A"/>
    <w:rsid w:val="007C08FD"/>
    <w:rsid w:val="007C3DDC"/>
    <w:rsid w:val="007D0531"/>
    <w:rsid w:val="007D469E"/>
    <w:rsid w:val="007D64CD"/>
    <w:rsid w:val="007E4D18"/>
    <w:rsid w:val="007E4F44"/>
    <w:rsid w:val="007E56FC"/>
    <w:rsid w:val="007E65C5"/>
    <w:rsid w:val="007F7820"/>
    <w:rsid w:val="008020E7"/>
    <w:rsid w:val="0080241D"/>
    <w:rsid w:val="00804E20"/>
    <w:rsid w:val="00815FDC"/>
    <w:rsid w:val="00823D19"/>
    <w:rsid w:val="00827F74"/>
    <w:rsid w:val="008302FA"/>
    <w:rsid w:val="00834DD2"/>
    <w:rsid w:val="008367A4"/>
    <w:rsid w:val="00843090"/>
    <w:rsid w:val="00845D3B"/>
    <w:rsid w:val="0085091C"/>
    <w:rsid w:val="00850FF8"/>
    <w:rsid w:val="00863E25"/>
    <w:rsid w:val="008677D2"/>
    <w:rsid w:val="00886019"/>
    <w:rsid w:val="00890537"/>
    <w:rsid w:val="008915EB"/>
    <w:rsid w:val="008925B8"/>
    <w:rsid w:val="008928AF"/>
    <w:rsid w:val="00893DA8"/>
    <w:rsid w:val="008C0214"/>
    <w:rsid w:val="008C0234"/>
    <w:rsid w:val="008C2AC8"/>
    <w:rsid w:val="008C6AB6"/>
    <w:rsid w:val="008D2B6D"/>
    <w:rsid w:val="008D5C76"/>
    <w:rsid w:val="008E040B"/>
    <w:rsid w:val="008E0BE4"/>
    <w:rsid w:val="008E4B23"/>
    <w:rsid w:val="008E5CD0"/>
    <w:rsid w:val="0090076E"/>
    <w:rsid w:val="00900BAC"/>
    <w:rsid w:val="00901499"/>
    <w:rsid w:val="0090167D"/>
    <w:rsid w:val="00923AE7"/>
    <w:rsid w:val="00930A87"/>
    <w:rsid w:val="0093529D"/>
    <w:rsid w:val="00937743"/>
    <w:rsid w:val="00940FD9"/>
    <w:rsid w:val="009447DA"/>
    <w:rsid w:val="0095347B"/>
    <w:rsid w:val="00955631"/>
    <w:rsid w:val="0097284D"/>
    <w:rsid w:val="00981BCA"/>
    <w:rsid w:val="0098289C"/>
    <w:rsid w:val="00990F1C"/>
    <w:rsid w:val="0099302F"/>
    <w:rsid w:val="00994001"/>
    <w:rsid w:val="009A04E1"/>
    <w:rsid w:val="009A224B"/>
    <w:rsid w:val="009A2BBF"/>
    <w:rsid w:val="009A77F0"/>
    <w:rsid w:val="009B240F"/>
    <w:rsid w:val="009B6F7F"/>
    <w:rsid w:val="009B7CA2"/>
    <w:rsid w:val="009C223F"/>
    <w:rsid w:val="009D5D32"/>
    <w:rsid w:val="009E28D9"/>
    <w:rsid w:val="009E7120"/>
    <w:rsid w:val="009E7B04"/>
    <w:rsid w:val="009E7D6B"/>
    <w:rsid w:val="009F24E2"/>
    <w:rsid w:val="009F7249"/>
    <w:rsid w:val="00A10AB8"/>
    <w:rsid w:val="00A1381B"/>
    <w:rsid w:val="00A21131"/>
    <w:rsid w:val="00A278D1"/>
    <w:rsid w:val="00A27C96"/>
    <w:rsid w:val="00A35C3A"/>
    <w:rsid w:val="00A363C7"/>
    <w:rsid w:val="00A37830"/>
    <w:rsid w:val="00A450F8"/>
    <w:rsid w:val="00A54988"/>
    <w:rsid w:val="00A73B7D"/>
    <w:rsid w:val="00A81671"/>
    <w:rsid w:val="00A8577C"/>
    <w:rsid w:val="00A90C53"/>
    <w:rsid w:val="00AA287B"/>
    <w:rsid w:val="00AA2DF7"/>
    <w:rsid w:val="00AA5523"/>
    <w:rsid w:val="00AB74C6"/>
    <w:rsid w:val="00AC17E9"/>
    <w:rsid w:val="00AC66EE"/>
    <w:rsid w:val="00AC685D"/>
    <w:rsid w:val="00AD6892"/>
    <w:rsid w:val="00AE1719"/>
    <w:rsid w:val="00AE2D44"/>
    <w:rsid w:val="00AE740B"/>
    <w:rsid w:val="00AF3A0A"/>
    <w:rsid w:val="00AF579D"/>
    <w:rsid w:val="00AF761F"/>
    <w:rsid w:val="00B06AEA"/>
    <w:rsid w:val="00B12943"/>
    <w:rsid w:val="00B13FC9"/>
    <w:rsid w:val="00B248E2"/>
    <w:rsid w:val="00B26E14"/>
    <w:rsid w:val="00B27648"/>
    <w:rsid w:val="00B312CA"/>
    <w:rsid w:val="00B37B53"/>
    <w:rsid w:val="00B4317D"/>
    <w:rsid w:val="00B4747E"/>
    <w:rsid w:val="00B63D75"/>
    <w:rsid w:val="00B64703"/>
    <w:rsid w:val="00B67354"/>
    <w:rsid w:val="00B673CA"/>
    <w:rsid w:val="00B76828"/>
    <w:rsid w:val="00B77694"/>
    <w:rsid w:val="00B83272"/>
    <w:rsid w:val="00B87621"/>
    <w:rsid w:val="00B906AF"/>
    <w:rsid w:val="00BA61CC"/>
    <w:rsid w:val="00BC0B73"/>
    <w:rsid w:val="00BC142B"/>
    <w:rsid w:val="00BC27CC"/>
    <w:rsid w:val="00BC2EBD"/>
    <w:rsid w:val="00BC3E51"/>
    <w:rsid w:val="00BD4D33"/>
    <w:rsid w:val="00BD596D"/>
    <w:rsid w:val="00BD60AF"/>
    <w:rsid w:val="00BE2B22"/>
    <w:rsid w:val="00BE5F6E"/>
    <w:rsid w:val="00BE615E"/>
    <w:rsid w:val="00BF4C1D"/>
    <w:rsid w:val="00BF57B7"/>
    <w:rsid w:val="00C02DDA"/>
    <w:rsid w:val="00C0378A"/>
    <w:rsid w:val="00C04EFA"/>
    <w:rsid w:val="00C21C6B"/>
    <w:rsid w:val="00C26E3C"/>
    <w:rsid w:val="00C27CAF"/>
    <w:rsid w:val="00C32AED"/>
    <w:rsid w:val="00C361C5"/>
    <w:rsid w:val="00C44059"/>
    <w:rsid w:val="00C47E75"/>
    <w:rsid w:val="00C55506"/>
    <w:rsid w:val="00C556F2"/>
    <w:rsid w:val="00C64701"/>
    <w:rsid w:val="00C65455"/>
    <w:rsid w:val="00C67EEC"/>
    <w:rsid w:val="00C71969"/>
    <w:rsid w:val="00C7260C"/>
    <w:rsid w:val="00C8666D"/>
    <w:rsid w:val="00C94648"/>
    <w:rsid w:val="00C95DB4"/>
    <w:rsid w:val="00CB1F5A"/>
    <w:rsid w:val="00CC07A7"/>
    <w:rsid w:val="00CC0C12"/>
    <w:rsid w:val="00CC1097"/>
    <w:rsid w:val="00CD6CD3"/>
    <w:rsid w:val="00CF0961"/>
    <w:rsid w:val="00CF7A48"/>
    <w:rsid w:val="00D23657"/>
    <w:rsid w:val="00D44624"/>
    <w:rsid w:val="00D45549"/>
    <w:rsid w:val="00D47883"/>
    <w:rsid w:val="00D54B96"/>
    <w:rsid w:val="00D6302F"/>
    <w:rsid w:val="00D66C0C"/>
    <w:rsid w:val="00D7066E"/>
    <w:rsid w:val="00D739F0"/>
    <w:rsid w:val="00D7554D"/>
    <w:rsid w:val="00D75825"/>
    <w:rsid w:val="00D77B4F"/>
    <w:rsid w:val="00D84C1F"/>
    <w:rsid w:val="00D90A18"/>
    <w:rsid w:val="00D948A4"/>
    <w:rsid w:val="00DA416C"/>
    <w:rsid w:val="00DA51BB"/>
    <w:rsid w:val="00DB1F36"/>
    <w:rsid w:val="00DB5785"/>
    <w:rsid w:val="00DC309E"/>
    <w:rsid w:val="00DC4981"/>
    <w:rsid w:val="00DC7816"/>
    <w:rsid w:val="00DC7D6F"/>
    <w:rsid w:val="00DD120D"/>
    <w:rsid w:val="00DE020B"/>
    <w:rsid w:val="00DE0314"/>
    <w:rsid w:val="00DE2D08"/>
    <w:rsid w:val="00DF71D2"/>
    <w:rsid w:val="00E00B26"/>
    <w:rsid w:val="00E04321"/>
    <w:rsid w:val="00E16A62"/>
    <w:rsid w:val="00E35574"/>
    <w:rsid w:val="00E469C3"/>
    <w:rsid w:val="00E55367"/>
    <w:rsid w:val="00E5658E"/>
    <w:rsid w:val="00E738C1"/>
    <w:rsid w:val="00E85C18"/>
    <w:rsid w:val="00E86E50"/>
    <w:rsid w:val="00E942F6"/>
    <w:rsid w:val="00EA6B3F"/>
    <w:rsid w:val="00EC3F84"/>
    <w:rsid w:val="00EC4729"/>
    <w:rsid w:val="00EC56E8"/>
    <w:rsid w:val="00ED66F2"/>
    <w:rsid w:val="00ED734A"/>
    <w:rsid w:val="00EE2C5D"/>
    <w:rsid w:val="00EE4631"/>
    <w:rsid w:val="00EF3E50"/>
    <w:rsid w:val="00EF7E65"/>
    <w:rsid w:val="00F0425B"/>
    <w:rsid w:val="00F10C15"/>
    <w:rsid w:val="00F10C7A"/>
    <w:rsid w:val="00F30864"/>
    <w:rsid w:val="00F35327"/>
    <w:rsid w:val="00F51C25"/>
    <w:rsid w:val="00F70D85"/>
    <w:rsid w:val="00F77DC4"/>
    <w:rsid w:val="00F90212"/>
    <w:rsid w:val="00F90A46"/>
    <w:rsid w:val="00FA1913"/>
    <w:rsid w:val="00FA3246"/>
    <w:rsid w:val="00FA3E64"/>
    <w:rsid w:val="00FB378A"/>
    <w:rsid w:val="00FB543D"/>
    <w:rsid w:val="00FC33FC"/>
    <w:rsid w:val="00FC3416"/>
    <w:rsid w:val="00FC3717"/>
    <w:rsid w:val="00FC490D"/>
    <w:rsid w:val="00FD6856"/>
    <w:rsid w:val="00FE61DC"/>
    <w:rsid w:val="00FE62D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2529"/>
    <o:shapelayout v:ext="edit">
      <o:idmap v:ext="edit" data="1"/>
    </o:shapelayout>
  </w:shapeDefaults>
  <w:decimalSymbol w:val="."/>
  <w:listSeparator w:val=","/>
  <w14:docId w14:val="2479D8C2"/>
  <w15:docId w15:val="{08BDBF10-E119-44C1-BCAB-6ACF3E0D7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GB" w:eastAsia="zh-CN" w:bidi="ar-SA"/>
      </w:rPr>
    </w:rPrDefault>
    <w:pPrDefault>
      <w:pPr>
        <w:spacing w:after="200" w:line="288"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E65C5"/>
    <w:pPr>
      <w:spacing w:after="120"/>
    </w:pPr>
  </w:style>
  <w:style w:type="paragraph" w:styleId="Heading1">
    <w:name w:val="heading 1"/>
    <w:basedOn w:val="Normal"/>
    <w:next w:val="Normal"/>
    <w:link w:val="Heading1Char"/>
    <w:uiPriority w:val="9"/>
    <w:qFormat/>
    <w:rsid w:val="0080241D"/>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semiHidden/>
    <w:unhideWhenUsed/>
    <w:qFormat/>
    <w:rsid w:val="0080241D"/>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semiHidden/>
    <w:unhideWhenUsed/>
    <w:qFormat/>
    <w:rsid w:val="0080241D"/>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semiHidden/>
    <w:unhideWhenUsed/>
    <w:qFormat/>
    <w:rsid w:val="0080241D"/>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80241D"/>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80241D"/>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80241D"/>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80241D"/>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80241D"/>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C37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3717"/>
    <w:rPr>
      <w:rFonts w:ascii="Segoe UI" w:eastAsia="Calibri" w:hAnsi="Segoe UI" w:cs="Segoe UI"/>
      <w:color w:val="000000"/>
      <w:sz w:val="18"/>
      <w:szCs w:val="18"/>
      <w:lang w:eastAsia="en-GB"/>
    </w:rPr>
  </w:style>
  <w:style w:type="character" w:customStyle="1" w:styleId="Heading1Char">
    <w:name w:val="Heading 1 Char"/>
    <w:basedOn w:val="DefaultParagraphFont"/>
    <w:link w:val="Heading1"/>
    <w:uiPriority w:val="9"/>
    <w:rsid w:val="0080241D"/>
    <w:rPr>
      <w:rFonts w:asciiTheme="majorHAnsi" w:eastAsiaTheme="majorEastAsia" w:hAnsiTheme="majorHAnsi" w:cstheme="majorBidi"/>
      <w:color w:val="538135" w:themeColor="accent6" w:themeShade="BF"/>
      <w:sz w:val="40"/>
      <w:szCs w:val="40"/>
    </w:rPr>
  </w:style>
  <w:style w:type="character" w:customStyle="1" w:styleId="Heading2Char">
    <w:name w:val="Heading 2 Char"/>
    <w:basedOn w:val="DefaultParagraphFont"/>
    <w:link w:val="Heading2"/>
    <w:uiPriority w:val="9"/>
    <w:semiHidden/>
    <w:rsid w:val="0080241D"/>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semiHidden/>
    <w:rsid w:val="0080241D"/>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80241D"/>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80241D"/>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80241D"/>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80241D"/>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80241D"/>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80241D"/>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unhideWhenUsed/>
    <w:qFormat/>
    <w:rsid w:val="0080241D"/>
    <w:pPr>
      <w:spacing w:line="240" w:lineRule="auto"/>
    </w:pPr>
    <w:rPr>
      <w:b/>
      <w:bCs/>
      <w:smallCaps/>
      <w:color w:val="595959" w:themeColor="text1" w:themeTint="A6"/>
    </w:rPr>
  </w:style>
  <w:style w:type="paragraph" w:styleId="Title">
    <w:name w:val="Title"/>
    <w:basedOn w:val="Normal"/>
    <w:next w:val="Normal"/>
    <w:link w:val="TitleChar"/>
    <w:uiPriority w:val="10"/>
    <w:qFormat/>
    <w:rsid w:val="0080241D"/>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80241D"/>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80241D"/>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80241D"/>
    <w:rPr>
      <w:rFonts w:asciiTheme="majorHAnsi" w:eastAsiaTheme="majorEastAsia" w:hAnsiTheme="majorHAnsi" w:cstheme="majorBidi"/>
      <w:sz w:val="30"/>
      <w:szCs w:val="30"/>
    </w:rPr>
  </w:style>
  <w:style w:type="character" w:styleId="Strong">
    <w:name w:val="Strong"/>
    <w:basedOn w:val="DefaultParagraphFont"/>
    <w:uiPriority w:val="22"/>
    <w:qFormat/>
    <w:rsid w:val="0080241D"/>
    <w:rPr>
      <w:b/>
      <w:bCs/>
    </w:rPr>
  </w:style>
  <w:style w:type="character" w:styleId="Emphasis">
    <w:name w:val="Emphasis"/>
    <w:basedOn w:val="DefaultParagraphFont"/>
    <w:uiPriority w:val="20"/>
    <w:qFormat/>
    <w:rsid w:val="0080241D"/>
    <w:rPr>
      <w:i/>
      <w:iCs/>
      <w:color w:val="70AD47" w:themeColor="accent6"/>
    </w:rPr>
  </w:style>
  <w:style w:type="paragraph" w:styleId="NoSpacing">
    <w:name w:val="No Spacing"/>
    <w:uiPriority w:val="1"/>
    <w:qFormat/>
    <w:rsid w:val="0080241D"/>
    <w:pPr>
      <w:spacing w:after="0" w:line="240" w:lineRule="auto"/>
    </w:pPr>
  </w:style>
  <w:style w:type="paragraph" w:styleId="Quote">
    <w:name w:val="Quote"/>
    <w:basedOn w:val="Normal"/>
    <w:next w:val="Normal"/>
    <w:link w:val="QuoteChar"/>
    <w:uiPriority w:val="29"/>
    <w:qFormat/>
    <w:rsid w:val="0080241D"/>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80241D"/>
    <w:rPr>
      <w:i/>
      <w:iCs/>
      <w:color w:val="262626" w:themeColor="text1" w:themeTint="D9"/>
    </w:rPr>
  </w:style>
  <w:style w:type="paragraph" w:styleId="IntenseQuote">
    <w:name w:val="Intense Quote"/>
    <w:basedOn w:val="Normal"/>
    <w:next w:val="Normal"/>
    <w:link w:val="IntenseQuoteChar"/>
    <w:uiPriority w:val="30"/>
    <w:qFormat/>
    <w:rsid w:val="0080241D"/>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80241D"/>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80241D"/>
    <w:rPr>
      <w:i/>
      <w:iCs/>
    </w:rPr>
  </w:style>
  <w:style w:type="character" w:styleId="IntenseEmphasis">
    <w:name w:val="Intense Emphasis"/>
    <w:basedOn w:val="DefaultParagraphFont"/>
    <w:uiPriority w:val="21"/>
    <w:qFormat/>
    <w:rsid w:val="0080241D"/>
    <w:rPr>
      <w:b/>
      <w:bCs/>
      <w:i/>
      <w:iCs/>
    </w:rPr>
  </w:style>
  <w:style w:type="character" w:styleId="SubtleReference">
    <w:name w:val="Subtle Reference"/>
    <w:basedOn w:val="DefaultParagraphFont"/>
    <w:uiPriority w:val="31"/>
    <w:qFormat/>
    <w:rsid w:val="0080241D"/>
    <w:rPr>
      <w:smallCaps/>
      <w:color w:val="595959" w:themeColor="text1" w:themeTint="A6"/>
    </w:rPr>
  </w:style>
  <w:style w:type="character" w:styleId="IntenseReference">
    <w:name w:val="Intense Reference"/>
    <w:basedOn w:val="DefaultParagraphFont"/>
    <w:uiPriority w:val="32"/>
    <w:qFormat/>
    <w:rsid w:val="0080241D"/>
    <w:rPr>
      <w:b/>
      <w:bCs/>
      <w:smallCaps/>
      <w:color w:val="70AD47" w:themeColor="accent6"/>
    </w:rPr>
  </w:style>
  <w:style w:type="character" w:styleId="BookTitle">
    <w:name w:val="Book Title"/>
    <w:basedOn w:val="DefaultParagraphFont"/>
    <w:uiPriority w:val="33"/>
    <w:qFormat/>
    <w:rsid w:val="0080241D"/>
    <w:rPr>
      <w:b/>
      <w:bCs/>
      <w:caps w:val="0"/>
      <w:smallCaps/>
      <w:spacing w:val="7"/>
      <w:sz w:val="21"/>
      <w:szCs w:val="21"/>
    </w:rPr>
  </w:style>
  <w:style w:type="paragraph" w:styleId="TOCHeading">
    <w:name w:val="TOC Heading"/>
    <w:basedOn w:val="Heading1"/>
    <w:next w:val="Normal"/>
    <w:uiPriority w:val="39"/>
    <w:semiHidden/>
    <w:unhideWhenUsed/>
    <w:qFormat/>
    <w:rsid w:val="0080241D"/>
    <w:pPr>
      <w:outlineLvl w:val="9"/>
    </w:pPr>
  </w:style>
  <w:style w:type="paragraph" w:customStyle="1" w:styleId="EndNoteBibliographyTitle">
    <w:name w:val="EndNote Bibliography Title"/>
    <w:basedOn w:val="Normal"/>
    <w:link w:val="EndNoteBibliographyTitleChar"/>
    <w:rsid w:val="00FC3717"/>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FC3717"/>
    <w:rPr>
      <w:rFonts w:ascii="Calibri" w:hAnsi="Calibri" w:cs="Calibri"/>
      <w:noProof/>
      <w:sz w:val="22"/>
    </w:rPr>
  </w:style>
  <w:style w:type="paragraph" w:customStyle="1" w:styleId="EndNoteBibliography">
    <w:name w:val="EndNote Bibliography"/>
    <w:basedOn w:val="Normal"/>
    <w:link w:val="EndNoteBibliographyChar"/>
    <w:rsid w:val="00FC3717"/>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FC3717"/>
    <w:rPr>
      <w:rFonts w:ascii="Calibri" w:hAnsi="Calibri" w:cs="Calibri"/>
      <w:noProof/>
      <w:sz w:val="22"/>
    </w:rPr>
  </w:style>
  <w:style w:type="paragraph" w:styleId="Header">
    <w:name w:val="header"/>
    <w:basedOn w:val="Normal"/>
    <w:link w:val="HeaderChar"/>
    <w:uiPriority w:val="99"/>
    <w:unhideWhenUsed/>
    <w:rsid w:val="00FC37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3717"/>
  </w:style>
  <w:style w:type="paragraph" w:styleId="Footer">
    <w:name w:val="footer"/>
    <w:basedOn w:val="Normal"/>
    <w:link w:val="FooterChar"/>
    <w:uiPriority w:val="99"/>
    <w:unhideWhenUsed/>
    <w:rsid w:val="00FC37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3717"/>
  </w:style>
  <w:style w:type="paragraph" w:styleId="ListParagraph">
    <w:name w:val="List Paragraph"/>
    <w:basedOn w:val="Normal"/>
    <w:link w:val="ListParagraphChar"/>
    <w:uiPriority w:val="34"/>
    <w:qFormat/>
    <w:rsid w:val="00930A87"/>
    <w:pPr>
      <w:ind w:left="720"/>
      <w:contextualSpacing/>
    </w:pPr>
  </w:style>
  <w:style w:type="paragraph" w:styleId="NormalWeb">
    <w:name w:val="Normal (Web)"/>
    <w:basedOn w:val="Normal"/>
    <w:uiPriority w:val="99"/>
    <w:semiHidden/>
    <w:unhideWhenUsed/>
    <w:rsid w:val="0080241D"/>
    <w:pPr>
      <w:spacing w:after="0"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353A8D"/>
  </w:style>
  <w:style w:type="character" w:styleId="CommentReference">
    <w:name w:val="annotation reference"/>
    <w:basedOn w:val="DefaultParagraphFont"/>
    <w:uiPriority w:val="99"/>
    <w:semiHidden/>
    <w:unhideWhenUsed/>
    <w:rsid w:val="00D23657"/>
    <w:rPr>
      <w:sz w:val="16"/>
      <w:szCs w:val="16"/>
    </w:rPr>
  </w:style>
  <w:style w:type="paragraph" w:styleId="CommentText">
    <w:name w:val="annotation text"/>
    <w:basedOn w:val="Normal"/>
    <w:link w:val="CommentTextChar"/>
    <w:uiPriority w:val="99"/>
    <w:semiHidden/>
    <w:unhideWhenUsed/>
    <w:rsid w:val="00D23657"/>
    <w:pPr>
      <w:spacing w:line="240" w:lineRule="auto"/>
    </w:pPr>
    <w:rPr>
      <w:sz w:val="20"/>
      <w:szCs w:val="20"/>
    </w:rPr>
  </w:style>
  <w:style w:type="character" w:customStyle="1" w:styleId="CommentTextChar">
    <w:name w:val="Comment Text Char"/>
    <w:basedOn w:val="DefaultParagraphFont"/>
    <w:link w:val="CommentText"/>
    <w:uiPriority w:val="99"/>
    <w:semiHidden/>
    <w:rsid w:val="00D23657"/>
    <w:rPr>
      <w:sz w:val="20"/>
      <w:szCs w:val="20"/>
    </w:rPr>
  </w:style>
  <w:style w:type="paragraph" w:styleId="CommentSubject">
    <w:name w:val="annotation subject"/>
    <w:basedOn w:val="CommentText"/>
    <w:next w:val="CommentText"/>
    <w:link w:val="CommentSubjectChar"/>
    <w:uiPriority w:val="99"/>
    <w:semiHidden/>
    <w:unhideWhenUsed/>
    <w:rsid w:val="00D23657"/>
    <w:rPr>
      <w:b/>
      <w:bCs/>
    </w:rPr>
  </w:style>
  <w:style w:type="character" w:customStyle="1" w:styleId="CommentSubjectChar">
    <w:name w:val="Comment Subject Char"/>
    <w:basedOn w:val="CommentTextChar"/>
    <w:link w:val="CommentSubject"/>
    <w:uiPriority w:val="99"/>
    <w:semiHidden/>
    <w:rsid w:val="00D23657"/>
    <w:rPr>
      <w:b/>
      <w:bCs/>
      <w:sz w:val="20"/>
      <w:szCs w:val="20"/>
    </w:rPr>
  </w:style>
  <w:style w:type="paragraph" w:customStyle="1" w:styleId="BasicParagraphA4layout">
    <w:name w:val="Basic Paragraph (A4 layout)"/>
    <w:basedOn w:val="Normal"/>
    <w:uiPriority w:val="99"/>
    <w:rsid w:val="002F2DF9"/>
    <w:pPr>
      <w:autoSpaceDE w:val="0"/>
      <w:autoSpaceDN w:val="0"/>
      <w:adjustRightInd w:val="0"/>
      <w:spacing w:after="0"/>
    </w:pPr>
    <w:rPr>
      <w:rFonts w:ascii="Minion Pro" w:hAnsi="Minion Pro" w:cs="Minion Pro"/>
      <w:color w:val="000000"/>
      <w:sz w:val="24"/>
      <w:szCs w:val="24"/>
      <w:lang w:val="en-US" w:eastAsia="en-GB"/>
    </w:rPr>
  </w:style>
  <w:style w:type="paragraph" w:styleId="Revision">
    <w:name w:val="Revision"/>
    <w:hidden/>
    <w:uiPriority w:val="99"/>
    <w:semiHidden/>
    <w:rsid w:val="005B28CF"/>
    <w:pPr>
      <w:spacing w:after="0" w:line="240" w:lineRule="auto"/>
    </w:pPr>
  </w:style>
  <w:style w:type="character" w:styleId="Hyperlink">
    <w:name w:val="Hyperlink"/>
    <w:basedOn w:val="DefaultParagraphFont"/>
    <w:uiPriority w:val="99"/>
    <w:unhideWhenUsed/>
    <w:rsid w:val="00CF7A48"/>
    <w:rPr>
      <w:color w:val="0563C1" w:themeColor="hyperlink"/>
      <w:u w:val="single"/>
    </w:rPr>
  </w:style>
  <w:style w:type="character" w:customStyle="1" w:styleId="ListParagraphChar">
    <w:name w:val="List Paragraph Char"/>
    <w:basedOn w:val="DefaultParagraphFont"/>
    <w:link w:val="ListParagraph"/>
    <w:uiPriority w:val="34"/>
    <w:rsid w:val="00647A22"/>
  </w:style>
  <w:style w:type="paragraph" w:customStyle="1" w:styleId="bullets1">
    <w:name w:val="bullets 1"/>
    <w:basedOn w:val="ListParagraph"/>
    <w:link w:val="bullets1Char"/>
    <w:qFormat/>
    <w:rsid w:val="00C21C6B"/>
    <w:pPr>
      <w:numPr>
        <w:numId w:val="10"/>
      </w:numPr>
      <w:spacing w:before="120" w:line="360" w:lineRule="auto"/>
      <w:jc w:val="both"/>
    </w:pPr>
    <w:rPr>
      <w:rFonts w:ascii="Arial" w:eastAsiaTheme="minorHAnsi" w:hAnsi="Arial" w:cs="Arial"/>
      <w:sz w:val="22"/>
      <w:szCs w:val="22"/>
      <w:lang w:val="en-US" w:eastAsia="en-US"/>
    </w:rPr>
  </w:style>
  <w:style w:type="character" w:customStyle="1" w:styleId="bullets1Char">
    <w:name w:val="bullets 1 Char"/>
    <w:basedOn w:val="DefaultParagraphFont"/>
    <w:link w:val="bullets1"/>
    <w:rsid w:val="00C21C6B"/>
    <w:rPr>
      <w:rFonts w:ascii="Arial" w:eastAsiaTheme="minorHAnsi" w:hAnsi="Arial" w:cs="Arial"/>
      <w:sz w:val="22"/>
      <w:szCs w:val="22"/>
      <w:lang w:val="en-US" w:eastAsia="en-US"/>
    </w:rPr>
  </w:style>
  <w:style w:type="paragraph" w:customStyle="1" w:styleId="Default">
    <w:name w:val="Default"/>
    <w:link w:val="DefaultChar"/>
    <w:rsid w:val="00C21C6B"/>
    <w:pPr>
      <w:autoSpaceDE w:val="0"/>
      <w:autoSpaceDN w:val="0"/>
      <w:adjustRightInd w:val="0"/>
      <w:spacing w:after="0" w:line="240" w:lineRule="auto"/>
    </w:pPr>
    <w:rPr>
      <w:rFonts w:ascii="Arial" w:eastAsiaTheme="minorHAnsi" w:hAnsi="Arial" w:cs="Arial"/>
      <w:color w:val="000000"/>
      <w:sz w:val="24"/>
      <w:szCs w:val="24"/>
      <w:lang w:eastAsia="en-US"/>
    </w:rPr>
  </w:style>
  <w:style w:type="character" w:customStyle="1" w:styleId="DefaultChar">
    <w:name w:val="Default Char"/>
    <w:basedOn w:val="DefaultParagraphFont"/>
    <w:link w:val="Default"/>
    <w:rsid w:val="00C21C6B"/>
    <w:rPr>
      <w:rFonts w:ascii="Arial" w:eastAsiaTheme="minorHAnsi" w:hAnsi="Arial" w:cs="Arial"/>
      <w:color w:val="000000"/>
      <w:sz w:val="24"/>
      <w:szCs w:val="24"/>
      <w:lang w:eastAsia="en-US"/>
    </w:rPr>
  </w:style>
  <w:style w:type="paragraph" w:customStyle="1" w:styleId="ExecsummarySub-head">
    <w:name w:val="Exec summary Sub-head"/>
    <w:basedOn w:val="Heading2"/>
    <w:link w:val="ExecsummarySub-headChar"/>
    <w:autoRedefine/>
    <w:qFormat/>
    <w:rsid w:val="00DA416C"/>
    <w:pPr>
      <w:keepLines w:val="0"/>
      <w:spacing w:before="240" w:after="120"/>
      <w:ind w:right="374"/>
      <w:jc w:val="both"/>
    </w:pPr>
    <w:rPr>
      <w:rFonts w:ascii="Arial" w:eastAsia="Times New Roman" w:hAnsi="Arial" w:cs="Arial"/>
      <w:b/>
      <w:bCs/>
      <w:iCs/>
      <w:color w:val="000000" w:themeColor="text1"/>
      <w:sz w:val="20"/>
      <w:szCs w:val="20"/>
      <w:lang w:eastAsia="en-GB"/>
    </w:rPr>
  </w:style>
  <w:style w:type="character" w:customStyle="1" w:styleId="ExecsummarySub-headChar">
    <w:name w:val="Exec summary Sub-head Char"/>
    <w:basedOn w:val="DefaultParagraphFont"/>
    <w:link w:val="ExecsummarySub-head"/>
    <w:rsid w:val="00DA416C"/>
    <w:rPr>
      <w:rFonts w:ascii="Arial" w:eastAsia="Times New Roman" w:hAnsi="Arial" w:cs="Arial"/>
      <w:b/>
      <w:bCs/>
      <w:iCs/>
      <w:color w:val="000000" w:themeColor="text1"/>
      <w:sz w:val="20"/>
      <w:szCs w:val="20"/>
      <w:lang w:eastAsia="en-GB"/>
    </w:rPr>
  </w:style>
  <w:style w:type="paragraph" w:customStyle="1" w:styleId="EBSubhead1">
    <w:name w:val="EB Subhead 1"/>
    <w:basedOn w:val="Normal"/>
    <w:link w:val="EBSubhead1Char"/>
    <w:qFormat/>
    <w:rsid w:val="007E65C5"/>
    <w:pPr>
      <w:spacing w:before="120" w:line="240" w:lineRule="auto"/>
    </w:pPr>
    <w:rPr>
      <w:rFonts w:ascii="Arial" w:hAnsi="Arial" w:cs="Arial"/>
      <w:b/>
      <w:bCs/>
      <w:sz w:val="24"/>
      <w:szCs w:val="24"/>
    </w:rPr>
  </w:style>
  <w:style w:type="character" w:customStyle="1" w:styleId="EBSubhead1Char">
    <w:name w:val="EB Subhead 1 Char"/>
    <w:basedOn w:val="DefaultParagraphFont"/>
    <w:link w:val="EBSubhead1"/>
    <w:rsid w:val="007E65C5"/>
    <w:rPr>
      <w:rFonts w:ascii="Arial" w:hAnsi="Arial" w:cs="Arial"/>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5401871">
      <w:bodyDiv w:val="1"/>
      <w:marLeft w:val="0"/>
      <w:marRight w:val="0"/>
      <w:marTop w:val="0"/>
      <w:marBottom w:val="0"/>
      <w:divBdr>
        <w:top w:val="none" w:sz="0" w:space="0" w:color="auto"/>
        <w:left w:val="none" w:sz="0" w:space="0" w:color="auto"/>
        <w:bottom w:val="none" w:sz="0" w:space="0" w:color="auto"/>
        <w:right w:val="none" w:sz="0" w:space="0" w:color="auto"/>
      </w:divBdr>
    </w:div>
    <w:div w:id="1521970173">
      <w:bodyDiv w:val="1"/>
      <w:marLeft w:val="0"/>
      <w:marRight w:val="0"/>
      <w:marTop w:val="0"/>
      <w:marBottom w:val="0"/>
      <w:divBdr>
        <w:top w:val="none" w:sz="0" w:space="0" w:color="auto"/>
        <w:left w:val="none" w:sz="0" w:space="0" w:color="auto"/>
        <w:bottom w:val="none" w:sz="0" w:space="0" w:color="auto"/>
        <w:right w:val="none" w:sz="0" w:space="0" w:color="auto"/>
      </w:divBdr>
      <w:divsChild>
        <w:div w:id="794443416">
          <w:marLeft w:val="0"/>
          <w:marRight w:val="0"/>
          <w:marTop w:val="100"/>
          <w:marBottom w:val="100"/>
          <w:divBdr>
            <w:top w:val="none" w:sz="0" w:space="0" w:color="auto"/>
            <w:left w:val="none" w:sz="0" w:space="0" w:color="auto"/>
            <w:bottom w:val="none" w:sz="0" w:space="0" w:color="auto"/>
            <w:right w:val="none" w:sz="0" w:space="0" w:color="auto"/>
          </w:divBdr>
          <w:divsChild>
            <w:div w:id="1335499485">
              <w:marLeft w:val="0"/>
              <w:marRight w:val="0"/>
              <w:marTop w:val="0"/>
              <w:marBottom w:val="150"/>
              <w:divBdr>
                <w:top w:val="none" w:sz="0" w:space="0" w:color="auto"/>
                <w:left w:val="none" w:sz="0" w:space="0" w:color="auto"/>
                <w:bottom w:val="none" w:sz="0" w:space="0" w:color="auto"/>
                <w:right w:val="none" w:sz="0" w:space="0" w:color="auto"/>
              </w:divBdr>
              <w:divsChild>
                <w:div w:id="1328174645">
                  <w:marLeft w:val="0"/>
                  <w:marRight w:val="0"/>
                  <w:marTop w:val="225"/>
                  <w:marBottom w:val="0"/>
                  <w:divBdr>
                    <w:top w:val="none" w:sz="0" w:space="0" w:color="auto"/>
                    <w:left w:val="none" w:sz="0" w:space="0" w:color="auto"/>
                    <w:bottom w:val="none" w:sz="0" w:space="0" w:color="auto"/>
                    <w:right w:val="none" w:sz="0" w:space="0" w:color="auto"/>
                  </w:divBdr>
                  <w:divsChild>
                    <w:div w:id="1768842833">
                      <w:marLeft w:val="0"/>
                      <w:marRight w:val="0"/>
                      <w:marTop w:val="0"/>
                      <w:marBottom w:val="0"/>
                      <w:divBdr>
                        <w:top w:val="none" w:sz="0" w:space="0" w:color="auto"/>
                        <w:left w:val="none" w:sz="0" w:space="0" w:color="auto"/>
                        <w:bottom w:val="none" w:sz="0" w:space="0" w:color="auto"/>
                        <w:right w:val="none" w:sz="0" w:space="0" w:color="auto"/>
                      </w:divBdr>
                      <w:divsChild>
                        <w:div w:id="2011104462">
                          <w:marLeft w:val="2580"/>
                          <w:marRight w:val="0"/>
                          <w:marTop w:val="0"/>
                          <w:marBottom w:val="0"/>
                          <w:divBdr>
                            <w:top w:val="none" w:sz="0" w:space="0" w:color="auto"/>
                            <w:left w:val="single" w:sz="6" w:space="11" w:color="000000"/>
                            <w:bottom w:val="none" w:sz="0" w:space="0" w:color="auto"/>
                            <w:right w:val="none" w:sz="0" w:space="0" w:color="auto"/>
                          </w:divBdr>
                          <w:divsChild>
                            <w:div w:id="519928567">
                              <w:marLeft w:val="0"/>
                              <w:marRight w:val="0"/>
                              <w:marTop w:val="0"/>
                              <w:marBottom w:val="0"/>
                              <w:divBdr>
                                <w:top w:val="none" w:sz="0" w:space="0" w:color="auto"/>
                                <w:left w:val="none" w:sz="0" w:space="0" w:color="auto"/>
                                <w:bottom w:val="none" w:sz="0" w:space="0" w:color="auto"/>
                                <w:right w:val="none" w:sz="0" w:space="0" w:color="auto"/>
                              </w:divBdr>
                              <w:divsChild>
                                <w:div w:id="782379926">
                                  <w:marLeft w:val="0"/>
                                  <w:marRight w:val="0"/>
                                  <w:marTop w:val="0"/>
                                  <w:marBottom w:val="0"/>
                                  <w:divBdr>
                                    <w:top w:val="none" w:sz="0" w:space="0" w:color="auto"/>
                                    <w:left w:val="none" w:sz="0" w:space="0" w:color="auto"/>
                                    <w:bottom w:val="none" w:sz="0" w:space="0" w:color="auto"/>
                                    <w:right w:val="none" w:sz="0" w:space="0" w:color="auto"/>
                                  </w:divBdr>
                                  <w:divsChild>
                                    <w:div w:id="1970934393">
                                      <w:marLeft w:val="0"/>
                                      <w:marRight w:val="0"/>
                                      <w:marTop w:val="0"/>
                                      <w:marBottom w:val="0"/>
                                      <w:divBdr>
                                        <w:top w:val="none" w:sz="0" w:space="0" w:color="auto"/>
                                        <w:left w:val="none" w:sz="0" w:space="0" w:color="auto"/>
                                        <w:bottom w:val="none" w:sz="0" w:space="0" w:color="auto"/>
                                        <w:right w:val="none" w:sz="0" w:space="0" w:color="auto"/>
                                      </w:divBdr>
                                      <w:divsChild>
                                        <w:div w:id="397754849">
                                          <w:marLeft w:val="0"/>
                                          <w:marRight w:val="0"/>
                                          <w:marTop w:val="0"/>
                                          <w:marBottom w:val="0"/>
                                          <w:divBdr>
                                            <w:top w:val="none" w:sz="0" w:space="0" w:color="auto"/>
                                            <w:left w:val="none" w:sz="0" w:space="0" w:color="auto"/>
                                            <w:bottom w:val="none" w:sz="0" w:space="0" w:color="auto"/>
                                            <w:right w:val="none" w:sz="0" w:space="0" w:color="auto"/>
                                          </w:divBdr>
                                          <w:divsChild>
                                            <w:div w:id="389118548">
                                              <w:marLeft w:val="0"/>
                                              <w:marRight w:val="0"/>
                                              <w:marTop w:val="0"/>
                                              <w:marBottom w:val="3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filestore.soton.ac.uk\users\jeb1c14\mydocuments\current\PRP%20Safe%20Staffing\M1%20Survey\Charts%20for%20repor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56864405893488"/>
          <c:y val="6.0167742192628854E-2"/>
          <c:w val="0.83021488847758573"/>
          <c:h val="0.46244400819446518"/>
        </c:manualLayout>
      </c:layout>
      <c:barChart>
        <c:barDir val="col"/>
        <c:grouping val="clustered"/>
        <c:varyColors val="0"/>
        <c:ser>
          <c:idx val="0"/>
          <c:order val="0"/>
          <c:tx>
            <c:strRef>
              <c:f>Sheet1!$C$3</c:f>
              <c:strCache>
                <c:ptCount val="1"/>
                <c:pt idx="0">
                  <c:v>%</c:v>
                </c:pt>
              </c:strCache>
            </c:strRef>
          </c:tx>
          <c:spPr>
            <a:solidFill>
              <a:schemeClr val="accent1">
                <a:lumMod val="50000"/>
              </a:schemeClr>
            </a:solidFill>
            <a:ln>
              <a:solidFill>
                <a:schemeClr val="tx1">
                  <a:lumMod val="75000"/>
                  <a:lumOff val="25000"/>
                </a:schemeClr>
              </a:solidFill>
            </a:ln>
            <a:effectLst/>
          </c:spPr>
          <c:invertIfNegative val="0"/>
          <c:cat>
            <c:strRef>
              <c:f>Sheet1!$B$4:$B$17</c:f>
              <c:strCache>
                <c:ptCount val="14"/>
                <c:pt idx="0">
                  <c:v>Ability to recruit staff</c:v>
                </c:pt>
                <c:pt idx="1">
                  <c:v>Staff retention</c:v>
                </c:pt>
                <c:pt idx="2">
                  <c:v>Nurse satisfaction with staffing levels</c:v>
                </c:pt>
                <c:pt idx="3">
                  <c:v>Sickness absence</c:v>
                </c:pt>
                <c:pt idx="4">
                  <c:v>Percentage of shifts with a full staffing complement</c:v>
                </c:pt>
                <c:pt idx="5">
                  <c:v>Skill-mix</c:v>
                </c:pt>
                <c:pt idx="6">
                  <c:v>Ability to vary staffing in response to changes in workload</c:v>
                </c:pt>
                <c:pt idx="7">
                  <c:v>RN staffing levels</c:v>
                </c:pt>
                <c:pt idx="8">
                  <c:v>Overall staffing levels</c:v>
                </c:pt>
                <c:pt idx="9">
                  <c:v>Board support for investment in nursing workforce</c:v>
                </c:pt>
                <c:pt idx="10">
                  <c:v>Confidence of nursing staff to report staffing issues</c:v>
                </c:pt>
                <c:pt idx="11">
                  <c:v>How staffing is planned</c:v>
                </c:pt>
                <c:pt idx="12">
                  <c:v>Rostering of staff</c:v>
                </c:pt>
                <c:pt idx="13">
                  <c:v>Board awareness of staffing as an issue</c:v>
                </c:pt>
              </c:strCache>
            </c:strRef>
          </c:cat>
          <c:val>
            <c:numRef>
              <c:f>Sheet1!$C$4:$C$17</c:f>
              <c:numCache>
                <c:formatCode>General</c:formatCode>
                <c:ptCount val="14"/>
                <c:pt idx="0">
                  <c:v>12</c:v>
                </c:pt>
                <c:pt idx="1">
                  <c:v>16</c:v>
                </c:pt>
                <c:pt idx="2">
                  <c:v>17</c:v>
                </c:pt>
                <c:pt idx="3">
                  <c:v>19</c:v>
                </c:pt>
                <c:pt idx="4">
                  <c:v>29</c:v>
                </c:pt>
                <c:pt idx="5">
                  <c:v>45</c:v>
                </c:pt>
                <c:pt idx="6">
                  <c:v>46</c:v>
                </c:pt>
                <c:pt idx="7">
                  <c:v>50</c:v>
                </c:pt>
                <c:pt idx="8">
                  <c:v>72</c:v>
                </c:pt>
                <c:pt idx="9">
                  <c:v>74</c:v>
                </c:pt>
                <c:pt idx="10">
                  <c:v>76</c:v>
                </c:pt>
                <c:pt idx="11">
                  <c:v>81</c:v>
                </c:pt>
                <c:pt idx="12">
                  <c:v>83</c:v>
                </c:pt>
                <c:pt idx="13">
                  <c:v>94</c:v>
                </c:pt>
              </c:numCache>
            </c:numRef>
          </c:val>
          <c:extLst>
            <c:ext xmlns:c16="http://schemas.microsoft.com/office/drawing/2014/chart" uri="{C3380CC4-5D6E-409C-BE32-E72D297353CC}">
              <c16:uniqueId val="{00000000-663C-4153-8F8F-8424BE1433FA}"/>
            </c:ext>
          </c:extLst>
        </c:ser>
        <c:dLbls>
          <c:showLegendKey val="0"/>
          <c:showVal val="0"/>
          <c:showCatName val="0"/>
          <c:showSerName val="0"/>
          <c:showPercent val="0"/>
          <c:showBubbleSize val="0"/>
        </c:dLbls>
        <c:gapWidth val="219"/>
        <c:overlap val="-27"/>
        <c:axId val="564245072"/>
        <c:axId val="564243896"/>
      </c:barChart>
      <c:catAx>
        <c:axId val="564245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564243896"/>
        <c:crosses val="autoZero"/>
        <c:auto val="1"/>
        <c:lblAlgn val="ctr"/>
        <c:lblOffset val="100"/>
        <c:noMultiLvlLbl val="0"/>
      </c:catAx>
      <c:valAx>
        <c:axId val="5642438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4245072"/>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E96557-6BCE-4E65-98BA-DF7D9723E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122</Words>
  <Characters>6396</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Dall'ora@soton.ac.uk</dc:creator>
  <cp:lastModifiedBy>de Montfalcon S.P.</cp:lastModifiedBy>
  <cp:revision>2</cp:revision>
  <cp:lastPrinted>2017-06-29T08:09:00Z</cp:lastPrinted>
  <dcterms:created xsi:type="dcterms:W3CDTF">2020-03-02T10:27:00Z</dcterms:created>
  <dcterms:modified xsi:type="dcterms:W3CDTF">2020-03-02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55fd17-8bd2-36a8-af25-8a9c2543b038</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